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0EBCFE7" w14:textId="77777777" w:rsidR="006666B0" w:rsidRPr="00D05854" w:rsidRDefault="006666B0" w:rsidP="0058388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435AD5" w:rsidRPr="00D05854">
        <w:rPr>
          <w:rFonts w:ascii="Times New Roman" w:hAnsi="Times New Roman" w:cs="Times New Roman"/>
          <w:b/>
          <w:sz w:val="24"/>
          <w:szCs w:val="24"/>
        </w:rPr>
        <w:t>digital content</w:t>
      </w:r>
    </w:p>
    <w:p w14:paraId="619394CD" w14:textId="77777777" w:rsidR="00583883" w:rsidRPr="00D05854" w:rsidRDefault="00583883" w:rsidP="0058388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t xml:space="preserve">Table S1: </w:t>
      </w:r>
      <w:r w:rsidR="001314CA" w:rsidRPr="00D05854">
        <w:rPr>
          <w:rFonts w:ascii="Times New Roman" w:hAnsi="Times New Roman" w:cs="Times New Roman"/>
          <w:sz w:val="24"/>
          <w:szCs w:val="24"/>
        </w:rPr>
        <w:t>C</w:t>
      </w:r>
      <w:bookmarkStart w:id="0" w:name="_GoBack"/>
      <w:bookmarkEnd w:id="0"/>
      <w:r w:rsidRPr="00D05854">
        <w:rPr>
          <w:rFonts w:ascii="Times New Roman" w:hAnsi="Times New Roman" w:cs="Times New Roman"/>
          <w:sz w:val="24"/>
          <w:szCs w:val="24"/>
        </w:rPr>
        <w:t>ross-tabulati</w:t>
      </w:r>
      <w:r w:rsidR="001314CA" w:rsidRPr="00D05854">
        <w:rPr>
          <w:rFonts w:ascii="Times New Roman" w:hAnsi="Times New Roman" w:cs="Times New Roman"/>
          <w:sz w:val="24"/>
          <w:szCs w:val="24"/>
        </w:rPr>
        <w:t>on of</w:t>
      </w:r>
      <w:r w:rsidRPr="00D05854">
        <w:rPr>
          <w:rFonts w:ascii="Times New Roman" w:hAnsi="Times New Roman" w:cs="Times New Roman"/>
          <w:sz w:val="24"/>
          <w:szCs w:val="24"/>
        </w:rPr>
        <w:t xml:space="preserve"> sex-specific standard deviation scores for grip strength and chair rise speed at ages 53 and </w:t>
      </w:r>
      <w:r w:rsidR="00AE615E" w:rsidRPr="00D05854">
        <w:rPr>
          <w:rFonts w:ascii="Times New Roman" w:hAnsi="Times New Roman" w:cs="Times New Roman"/>
          <w:sz w:val="24"/>
          <w:szCs w:val="24"/>
        </w:rPr>
        <w:t>60-64 years used to identify four main outcome groups</w:t>
      </w:r>
      <w:r w:rsidR="005779D3" w:rsidRPr="00D05854">
        <w:rPr>
          <w:rFonts w:ascii="Times New Roman" w:hAnsi="Times New Roman" w:cs="Times New Roman"/>
          <w:sz w:val="24"/>
          <w:szCs w:val="24"/>
        </w:rPr>
        <w:t xml:space="preserve"> for each measure</w:t>
      </w:r>
    </w:p>
    <w:p w14:paraId="75C06C0A" w14:textId="77777777" w:rsidR="00583883" w:rsidRPr="00D05854" w:rsidRDefault="00583883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19"/>
        <w:gridCol w:w="1679"/>
        <w:gridCol w:w="1581"/>
        <w:gridCol w:w="1789"/>
      </w:tblGrid>
      <w:tr w:rsidR="00D05854" w:rsidRPr="00D05854" w14:paraId="194BCEE4" w14:textId="77777777" w:rsidTr="0004481E">
        <w:trPr>
          <w:jc w:val="center"/>
        </w:trPr>
        <w:tc>
          <w:tcPr>
            <w:tcW w:w="2719" w:type="dxa"/>
          </w:tcPr>
          <w:p w14:paraId="71FDA73A" w14:textId="77777777" w:rsidR="00583883" w:rsidRPr="00D05854" w:rsidRDefault="00583883" w:rsidP="0004481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Grip strength</w:t>
            </w:r>
            <w:r w:rsidR="00287501"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G)</w:t>
            </w: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/chair rise speed </w:t>
            </w:r>
            <w:r w:rsidR="00287501"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(C) </w:t>
            </w: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SD score at age:</w:t>
            </w:r>
          </w:p>
        </w:tc>
        <w:tc>
          <w:tcPr>
            <w:tcW w:w="5049" w:type="dxa"/>
            <w:gridSpan w:val="3"/>
          </w:tcPr>
          <w:p w14:paraId="2B0555FB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C0460B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60-64 years</w:t>
            </w:r>
          </w:p>
        </w:tc>
      </w:tr>
      <w:tr w:rsidR="00D05854" w:rsidRPr="00D05854" w14:paraId="3BCD3BA2" w14:textId="77777777" w:rsidTr="0004481E">
        <w:trPr>
          <w:jc w:val="center"/>
        </w:trPr>
        <w:tc>
          <w:tcPr>
            <w:tcW w:w="2719" w:type="dxa"/>
          </w:tcPr>
          <w:p w14:paraId="0C4CD1D4" w14:textId="77777777" w:rsidR="00583883" w:rsidRPr="00D05854" w:rsidRDefault="00583883" w:rsidP="0004481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53 years</w:t>
            </w:r>
          </w:p>
        </w:tc>
        <w:tc>
          <w:tcPr>
            <w:tcW w:w="1679" w:type="dxa"/>
          </w:tcPr>
          <w:p w14:paraId="7A1A730D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&lt; - 1SD</w:t>
            </w:r>
          </w:p>
        </w:tc>
        <w:tc>
          <w:tcPr>
            <w:tcW w:w="1581" w:type="dxa"/>
          </w:tcPr>
          <w:p w14:paraId="63BCAD09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-1 SD to 1 SD</w:t>
            </w:r>
          </w:p>
        </w:tc>
        <w:tc>
          <w:tcPr>
            <w:tcW w:w="1789" w:type="dxa"/>
          </w:tcPr>
          <w:p w14:paraId="58472116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&gt; 1SD</w:t>
            </w:r>
          </w:p>
        </w:tc>
      </w:tr>
      <w:tr w:rsidR="00D05854" w:rsidRPr="00D05854" w14:paraId="0D3C5AD6" w14:textId="77777777" w:rsidTr="0004481E">
        <w:trPr>
          <w:jc w:val="center"/>
        </w:trPr>
        <w:tc>
          <w:tcPr>
            <w:tcW w:w="2719" w:type="dxa"/>
          </w:tcPr>
          <w:p w14:paraId="4B758C3E" w14:textId="77777777" w:rsidR="00583883" w:rsidRPr="00D05854" w:rsidRDefault="00583883" w:rsidP="0004481E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&lt; - 1SD</w:t>
            </w:r>
          </w:p>
        </w:tc>
        <w:tc>
          <w:tcPr>
            <w:tcW w:w="1679" w:type="dxa"/>
            <w:shd w:val="clear" w:color="auto" w:fill="FFFFFF" w:themeFill="background1"/>
          </w:tcPr>
          <w:p w14:paraId="779210EB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4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Stable low</w:t>
            </w:r>
          </w:p>
          <w:p w14:paraId="39A004E0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90; C:61</w:t>
            </w:r>
          </w:p>
        </w:tc>
        <w:tc>
          <w:tcPr>
            <w:tcW w:w="1581" w:type="dxa"/>
            <w:shd w:val="clear" w:color="auto" w:fill="FFFFFF" w:themeFill="background1"/>
          </w:tcPr>
          <w:p w14:paraId="4AE7E8CE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1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Reference</w:t>
            </w:r>
          </w:p>
          <w:p w14:paraId="3DDB0219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56; C:147</w:t>
            </w:r>
          </w:p>
        </w:tc>
        <w:tc>
          <w:tcPr>
            <w:tcW w:w="1789" w:type="dxa"/>
            <w:shd w:val="clear" w:color="auto" w:fill="FFFFFF" w:themeFill="background1"/>
          </w:tcPr>
          <w:p w14:paraId="15EC5C11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1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Reference</w:t>
            </w:r>
          </w:p>
          <w:p w14:paraId="2794A9A1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23; C:8</w:t>
            </w:r>
          </w:p>
        </w:tc>
      </w:tr>
      <w:tr w:rsidR="00D05854" w:rsidRPr="00D05854" w14:paraId="4F2C0C96" w14:textId="77777777" w:rsidTr="0004481E">
        <w:trPr>
          <w:jc w:val="center"/>
        </w:trPr>
        <w:tc>
          <w:tcPr>
            <w:tcW w:w="2719" w:type="dxa"/>
          </w:tcPr>
          <w:p w14:paraId="5F7572F2" w14:textId="77777777" w:rsidR="00583883" w:rsidRPr="00D05854" w:rsidRDefault="00583883" w:rsidP="0004481E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-1 SD to 1 SD</w:t>
            </w:r>
          </w:p>
        </w:tc>
        <w:tc>
          <w:tcPr>
            <w:tcW w:w="1679" w:type="dxa"/>
            <w:shd w:val="clear" w:color="auto" w:fill="FFFFFF" w:themeFill="background1"/>
          </w:tcPr>
          <w:p w14:paraId="37C79863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2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Decline</w:t>
            </w:r>
          </w:p>
          <w:p w14:paraId="7F2DEC12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80; C:146</w:t>
            </w:r>
          </w:p>
        </w:tc>
        <w:tc>
          <w:tcPr>
            <w:tcW w:w="1581" w:type="dxa"/>
            <w:shd w:val="clear" w:color="auto" w:fill="FFFFFF" w:themeFill="background1"/>
          </w:tcPr>
          <w:p w14:paraId="1FC67423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1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Reference</w:t>
            </w:r>
          </w:p>
          <w:p w14:paraId="1B623776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906; C:1039</w:t>
            </w:r>
          </w:p>
        </w:tc>
        <w:tc>
          <w:tcPr>
            <w:tcW w:w="1789" w:type="dxa"/>
            <w:shd w:val="clear" w:color="auto" w:fill="FFFFFF" w:themeFill="background1"/>
          </w:tcPr>
          <w:p w14:paraId="21F66E0E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1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Reference</w:t>
            </w:r>
          </w:p>
          <w:p w14:paraId="05E8CDCE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61; C:127</w:t>
            </w:r>
          </w:p>
        </w:tc>
      </w:tr>
      <w:tr w:rsidR="00D05854" w:rsidRPr="00D05854" w14:paraId="0D8B0E58" w14:textId="77777777" w:rsidTr="0004481E">
        <w:trPr>
          <w:jc w:val="center"/>
        </w:trPr>
        <w:tc>
          <w:tcPr>
            <w:tcW w:w="2719" w:type="dxa"/>
          </w:tcPr>
          <w:p w14:paraId="67EBAB89" w14:textId="77777777" w:rsidR="00583883" w:rsidRPr="00D05854" w:rsidRDefault="00583883" w:rsidP="0004481E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>&gt; 1SD</w:t>
            </w:r>
          </w:p>
        </w:tc>
        <w:tc>
          <w:tcPr>
            <w:tcW w:w="1679" w:type="dxa"/>
            <w:shd w:val="clear" w:color="auto" w:fill="FFFFFF" w:themeFill="background1"/>
          </w:tcPr>
          <w:p w14:paraId="572086D4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2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Decline</w:t>
            </w:r>
          </w:p>
          <w:p w14:paraId="15E1479D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4; C:5</w:t>
            </w:r>
          </w:p>
        </w:tc>
        <w:tc>
          <w:tcPr>
            <w:tcW w:w="1581" w:type="dxa"/>
            <w:shd w:val="clear" w:color="auto" w:fill="FFFFFF" w:themeFill="background1"/>
          </w:tcPr>
          <w:p w14:paraId="7E850848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2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Decline</w:t>
            </w:r>
          </w:p>
          <w:p w14:paraId="509B9F7A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37; C:143</w:t>
            </w:r>
          </w:p>
        </w:tc>
        <w:tc>
          <w:tcPr>
            <w:tcW w:w="1789" w:type="dxa"/>
            <w:shd w:val="clear" w:color="auto" w:fill="FFFFFF" w:themeFill="background1"/>
          </w:tcPr>
          <w:p w14:paraId="7D41E5C1" w14:textId="77777777" w:rsidR="00583883" w:rsidRPr="00D05854" w:rsidRDefault="00583883" w:rsidP="00044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5854">
              <w:rPr>
                <w:rFonts w:ascii="Times New Roman" w:hAnsi="Times New Roman" w:cs="Times New Roman"/>
                <w:b/>
                <w:sz w:val="24"/>
                <w:szCs w:val="24"/>
              </w:rPr>
              <w:t>3.</w:t>
            </w:r>
            <w:r w:rsidRPr="00D05854">
              <w:rPr>
                <w:rFonts w:ascii="Times New Roman" w:hAnsi="Times New Roman" w:cs="Times New Roman"/>
                <w:sz w:val="24"/>
                <w:szCs w:val="24"/>
              </w:rPr>
              <w:t xml:space="preserve"> Stable high</w:t>
            </w:r>
          </w:p>
          <w:p w14:paraId="64182688" w14:textId="77777777" w:rsidR="00583883" w:rsidRPr="00D05854" w:rsidRDefault="00583883" w:rsidP="00583883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G:101; C:82</w:t>
            </w:r>
          </w:p>
        </w:tc>
      </w:tr>
    </w:tbl>
    <w:p w14:paraId="2AB1FEC4" w14:textId="77777777" w:rsidR="00583883" w:rsidRPr="00D05854" w:rsidRDefault="00583883">
      <w:pPr>
        <w:rPr>
          <w:rFonts w:ascii="Times New Roman" w:hAnsi="Times New Roman" w:cs="Times New Roman"/>
          <w:sz w:val="24"/>
          <w:szCs w:val="24"/>
        </w:rPr>
      </w:pPr>
    </w:p>
    <w:p w14:paraId="098772E8" w14:textId="77777777" w:rsidR="00CF48D8" w:rsidRPr="00D05854" w:rsidRDefault="00583883" w:rsidP="00583883">
      <w:pPr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Note: G and C are the number of participants in each cell when the categorised sex-specific standard deviation scores for grip strength (G) and chair rise speed (C) at ages 53 and 60-64 years </w:t>
      </w:r>
      <w:r w:rsidR="00AE615E" w:rsidRPr="00D05854">
        <w:rPr>
          <w:rFonts w:ascii="Times New Roman" w:hAnsi="Times New Roman" w:cs="Times New Roman"/>
          <w:sz w:val="20"/>
          <w:szCs w:val="20"/>
        </w:rPr>
        <w:t>a</w:t>
      </w:r>
      <w:r w:rsidRPr="00D05854">
        <w:rPr>
          <w:rFonts w:ascii="Times New Roman" w:hAnsi="Times New Roman" w:cs="Times New Roman"/>
          <w:sz w:val="20"/>
          <w:szCs w:val="20"/>
        </w:rPr>
        <w:t xml:space="preserve">re cross-tabulated </w:t>
      </w:r>
      <w:r w:rsidR="00CF48D8" w:rsidRPr="00D05854">
        <w:rPr>
          <w:rFonts w:ascii="Times New Roman" w:hAnsi="Times New Roman" w:cs="Times New Roman"/>
          <w:sz w:val="20"/>
          <w:szCs w:val="20"/>
        </w:rPr>
        <w:t>among the sample with data on childhood cognitive ability</w:t>
      </w:r>
    </w:p>
    <w:p w14:paraId="2C4FEF9F" w14:textId="77777777" w:rsidR="00CF48D8" w:rsidRPr="00D05854" w:rsidRDefault="00CF48D8" w:rsidP="00583883">
      <w:pPr>
        <w:rPr>
          <w:rFonts w:ascii="Times New Roman" w:hAnsi="Times New Roman" w:cs="Times New Roman"/>
          <w:sz w:val="20"/>
          <w:szCs w:val="20"/>
        </w:rPr>
      </w:pPr>
    </w:p>
    <w:p w14:paraId="11A8693A" w14:textId="77777777" w:rsidR="00CF48D8" w:rsidRPr="00D05854" w:rsidRDefault="00CF48D8" w:rsidP="00CF48D8">
      <w:pPr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Total Ns used in analyses are higher than those presented in table S1 due to </w:t>
      </w:r>
      <w:r w:rsidR="00AE615E" w:rsidRPr="00D05854">
        <w:rPr>
          <w:rFonts w:ascii="Times New Roman" w:hAnsi="Times New Roman" w:cs="Times New Roman"/>
          <w:sz w:val="20"/>
          <w:szCs w:val="20"/>
        </w:rPr>
        <w:t xml:space="preserve">additional </w:t>
      </w:r>
      <w:r w:rsidRPr="00D05854">
        <w:rPr>
          <w:rFonts w:ascii="Times New Roman" w:hAnsi="Times New Roman" w:cs="Times New Roman"/>
          <w:sz w:val="20"/>
          <w:szCs w:val="20"/>
        </w:rPr>
        <w:t>inclusion of: (1) participants with valid values at 53 who were unable to complete the test for health reasons at 60-64 years in the ‘decline’ category (n=38 for grip strength, n=84 for chair rise speed) and; (2) participants who were unable to complete the test for health reasons at both ages in the ‘stable low’ category (n=5 for grip strength,  n=33 for chair rise speed)</w:t>
      </w:r>
    </w:p>
    <w:p w14:paraId="04D98DF9" w14:textId="77777777" w:rsidR="00583883" w:rsidRPr="00D05854" w:rsidRDefault="00583883" w:rsidP="00583883">
      <w:pPr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92829E7" w14:textId="77777777" w:rsidR="00583883" w:rsidRPr="00D05854" w:rsidRDefault="00583883" w:rsidP="00583883">
      <w:pPr>
        <w:rPr>
          <w:rFonts w:ascii="Times New Roman" w:hAnsi="Times New Roman" w:cs="Times New Roman"/>
          <w:sz w:val="20"/>
          <w:szCs w:val="20"/>
        </w:rPr>
      </w:pPr>
    </w:p>
    <w:p w14:paraId="04DC4F59" w14:textId="77777777" w:rsidR="00583883" w:rsidRPr="00D05854" w:rsidRDefault="00583883" w:rsidP="00583883">
      <w:pPr>
        <w:rPr>
          <w:rFonts w:ascii="Times New Roman" w:hAnsi="Times New Roman" w:cs="Times New Roman"/>
          <w:sz w:val="20"/>
          <w:szCs w:val="20"/>
        </w:rPr>
      </w:pPr>
    </w:p>
    <w:p w14:paraId="12DCC74D" w14:textId="77777777" w:rsidR="00583883" w:rsidRPr="00D05854" w:rsidRDefault="00583883" w:rsidP="00583883">
      <w:pPr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AD690C4" w14:textId="77777777" w:rsidR="00583883" w:rsidRPr="00D05854" w:rsidRDefault="00583883">
      <w:pPr>
        <w:rPr>
          <w:rFonts w:ascii="Times New Roman" w:hAnsi="Times New Roman" w:cs="Times New Roman"/>
          <w:sz w:val="24"/>
          <w:szCs w:val="24"/>
        </w:rPr>
        <w:sectPr w:rsidR="00583883" w:rsidRPr="00D05854" w:rsidSect="00583883">
          <w:footerReference w:type="default" r:id="rId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47C8718" w14:textId="77777777" w:rsidR="00583883" w:rsidRPr="00D05854" w:rsidRDefault="00583883">
      <w:pPr>
        <w:rPr>
          <w:rFonts w:ascii="Times New Roman" w:hAnsi="Times New Roman" w:cs="Times New Roman"/>
          <w:b/>
          <w:sz w:val="24"/>
          <w:szCs w:val="24"/>
        </w:rPr>
      </w:pPr>
    </w:p>
    <w:p w14:paraId="48578008" w14:textId="77777777" w:rsidR="002979AC" w:rsidRPr="00D05854" w:rsidRDefault="002979AC" w:rsidP="00C27F1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t>Table S</w:t>
      </w:r>
      <w:r w:rsidR="00583883" w:rsidRPr="00D05854">
        <w:rPr>
          <w:rFonts w:ascii="Times New Roman" w:hAnsi="Times New Roman" w:cs="Times New Roman"/>
          <w:b/>
          <w:sz w:val="24"/>
          <w:szCs w:val="24"/>
        </w:rPr>
        <w:t>2</w:t>
      </w:r>
      <w:r w:rsidRPr="00D05854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D05854">
        <w:rPr>
          <w:rFonts w:ascii="Times New Roman" w:hAnsi="Times New Roman" w:cs="Times New Roman"/>
          <w:sz w:val="24"/>
          <w:szCs w:val="24"/>
        </w:rPr>
        <w:t>Mean levels of grip strength and chair rise speed at ages 53 and 60-64 years in each category of change in the MRC National Survey of Health and Development (sample restricted to those with data on childhood cognitive ability)</w:t>
      </w:r>
    </w:p>
    <w:p w14:paraId="5FD7845A" w14:textId="77777777" w:rsidR="002979AC" w:rsidRPr="00D05854" w:rsidRDefault="002979AC" w:rsidP="002979AC">
      <w:pPr>
        <w:rPr>
          <w:rFonts w:cs="Times New Roman"/>
          <w:b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9"/>
        <w:gridCol w:w="1188"/>
        <w:gridCol w:w="1417"/>
        <w:gridCol w:w="1418"/>
        <w:gridCol w:w="1275"/>
        <w:gridCol w:w="1276"/>
        <w:gridCol w:w="1276"/>
      </w:tblGrid>
      <w:tr w:rsidR="00D05854" w:rsidRPr="00D05854" w14:paraId="11F0D64F" w14:textId="77777777" w:rsidTr="00320516">
        <w:trPr>
          <w:jc w:val="center"/>
        </w:trPr>
        <w:tc>
          <w:tcPr>
            <w:tcW w:w="3109" w:type="dxa"/>
            <w:vMerge w:val="restart"/>
          </w:tcPr>
          <w:p w14:paraId="69FD5B8A" w14:textId="77777777" w:rsidR="002979AC" w:rsidRPr="00D05854" w:rsidRDefault="002979AC" w:rsidP="0032051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023" w:type="dxa"/>
            <w:gridSpan w:val="3"/>
          </w:tcPr>
          <w:p w14:paraId="37ADBE16" w14:textId="77777777" w:rsidR="002979AC" w:rsidRPr="00D05854" w:rsidRDefault="002979AC" w:rsidP="00320516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n</w:t>
            </w:r>
          </w:p>
        </w:tc>
        <w:tc>
          <w:tcPr>
            <w:tcW w:w="3827" w:type="dxa"/>
            <w:gridSpan w:val="3"/>
          </w:tcPr>
          <w:p w14:paraId="1F621CA0" w14:textId="77777777" w:rsidR="002979AC" w:rsidRPr="00D05854" w:rsidRDefault="002979AC" w:rsidP="00320516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Women</w:t>
            </w:r>
          </w:p>
        </w:tc>
      </w:tr>
      <w:tr w:rsidR="00D05854" w:rsidRPr="00D05854" w14:paraId="673CE2F3" w14:textId="77777777" w:rsidTr="00320516">
        <w:trPr>
          <w:jc w:val="center"/>
        </w:trPr>
        <w:tc>
          <w:tcPr>
            <w:tcW w:w="3109" w:type="dxa"/>
            <w:vMerge/>
          </w:tcPr>
          <w:p w14:paraId="5F5A404E" w14:textId="77777777" w:rsidR="002979AC" w:rsidRPr="00D05854" w:rsidRDefault="002979AC" w:rsidP="0032051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  <w:vMerge w:val="restart"/>
          </w:tcPr>
          <w:p w14:paraId="2461E59A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5AB202AF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N</w:t>
            </w:r>
            <w:r w:rsidRPr="00D05854">
              <w:rPr>
                <w:rFonts w:ascii="Times New Roman" w:hAnsi="Times New Roman" w:cs="Times New Roman"/>
                <w:b/>
                <w:vertAlign w:val="superscript"/>
              </w:rPr>
              <w:t>a</w:t>
            </w:r>
            <w:r w:rsidRPr="00D05854">
              <w:rPr>
                <w:rFonts w:ascii="Times New Roman" w:hAnsi="Times New Roman" w:cs="Times New Roman"/>
                <w:b/>
              </w:rPr>
              <w:t xml:space="preserve"> (%)</w:t>
            </w:r>
          </w:p>
        </w:tc>
        <w:tc>
          <w:tcPr>
            <w:tcW w:w="2835" w:type="dxa"/>
            <w:gridSpan w:val="2"/>
          </w:tcPr>
          <w:p w14:paraId="7A1DE72F" w14:textId="77777777" w:rsidR="002979AC" w:rsidRPr="00D05854" w:rsidRDefault="002979AC" w:rsidP="00A114E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an (</w:t>
            </w:r>
            <w:r w:rsidR="00A114E1" w:rsidRPr="00D05854">
              <w:rPr>
                <w:rFonts w:ascii="Times New Roman" w:hAnsi="Times New Roman" w:cs="Times New Roman"/>
                <w:b/>
              </w:rPr>
              <w:t>SD</w:t>
            </w:r>
            <w:r w:rsidRPr="00D05854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1275" w:type="dxa"/>
            <w:vMerge w:val="restart"/>
          </w:tcPr>
          <w:p w14:paraId="683B00B0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3A9661A4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N</w:t>
            </w:r>
            <w:r w:rsidRPr="00D05854">
              <w:rPr>
                <w:rFonts w:ascii="Times New Roman" w:hAnsi="Times New Roman" w:cs="Times New Roman"/>
                <w:b/>
                <w:vertAlign w:val="superscript"/>
              </w:rPr>
              <w:t>a</w:t>
            </w:r>
            <w:r w:rsidRPr="00D05854">
              <w:rPr>
                <w:rFonts w:ascii="Times New Roman" w:hAnsi="Times New Roman" w:cs="Times New Roman"/>
                <w:b/>
              </w:rPr>
              <w:t xml:space="preserve"> (%)</w:t>
            </w:r>
          </w:p>
        </w:tc>
        <w:tc>
          <w:tcPr>
            <w:tcW w:w="2552" w:type="dxa"/>
            <w:gridSpan w:val="2"/>
          </w:tcPr>
          <w:p w14:paraId="362C942A" w14:textId="77777777" w:rsidR="002979AC" w:rsidRPr="00D05854" w:rsidRDefault="002979AC" w:rsidP="00A114E1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an (</w:t>
            </w:r>
            <w:r w:rsidR="00A114E1" w:rsidRPr="00D05854">
              <w:rPr>
                <w:rFonts w:ascii="Times New Roman" w:hAnsi="Times New Roman" w:cs="Times New Roman"/>
                <w:b/>
              </w:rPr>
              <w:t>SD</w:t>
            </w:r>
            <w:r w:rsidRPr="00D05854">
              <w:rPr>
                <w:rFonts w:ascii="Times New Roman" w:hAnsi="Times New Roman" w:cs="Times New Roman"/>
                <w:b/>
              </w:rPr>
              <w:t>)</w:t>
            </w:r>
          </w:p>
        </w:tc>
      </w:tr>
      <w:tr w:rsidR="00D05854" w:rsidRPr="00D05854" w14:paraId="10378877" w14:textId="77777777" w:rsidTr="00320516">
        <w:trPr>
          <w:jc w:val="center"/>
        </w:trPr>
        <w:tc>
          <w:tcPr>
            <w:tcW w:w="3109" w:type="dxa"/>
            <w:vMerge/>
          </w:tcPr>
          <w:p w14:paraId="25DB805C" w14:textId="77777777" w:rsidR="002979AC" w:rsidRPr="00D05854" w:rsidRDefault="002979AC" w:rsidP="0032051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8" w:type="dxa"/>
            <w:vMerge/>
          </w:tcPr>
          <w:p w14:paraId="70D81B77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17" w:type="dxa"/>
          </w:tcPr>
          <w:p w14:paraId="2DA2A077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at 53y</w:t>
            </w:r>
          </w:p>
        </w:tc>
        <w:tc>
          <w:tcPr>
            <w:tcW w:w="1418" w:type="dxa"/>
          </w:tcPr>
          <w:p w14:paraId="52F2AF00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at 60-64y</w:t>
            </w:r>
          </w:p>
        </w:tc>
        <w:tc>
          <w:tcPr>
            <w:tcW w:w="1275" w:type="dxa"/>
            <w:vMerge/>
          </w:tcPr>
          <w:p w14:paraId="43306E90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76" w:type="dxa"/>
          </w:tcPr>
          <w:p w14:paraId="340E62CE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at 53y</w:t>
            </w:r>
          </w:p>
        </w:tc>
        <w:tc>
          <w:tcPr>
            <w:tcW w:w="1276" w:type="dxa"/>
          </w:tcPr>
          <w:p w14:paraId="26F1402B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at 60-64y</w:t>
            </w:r>
          </w:p>
        </w:tc>
      </w:tr>
      <w:tr w:rsidR="00D05854" w:rsidRPr="00D05854" w14:paraId="086462FA" w14:textId="77777777" w:rsidTr="00320516">
        <w:trPr>
          <w:jc w:val="center"/>
        </w:trPr>
        <w:tc>
          <w:tcPr>
            <w:tcW w:w="3109" w:type="dxa"/>
            <w:tcBorders>
              <w:bottom w:val="nil"/>
            </w:tcBorders>
          </w:tcPr>
          <w:p w14:paraId="3D7B04B6" w14:textId="77777777" w:rsidR="002979AC" w:rsidRPr="00D05854" w:rsidRDefault="002979AC" w:rsidP="00320516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Grip strength (kg)                 </w:t>
            </w:r>
          </w:p>
          <w:p w14:paraId="33709EE6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028C9CCC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6767FD46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1B6C44FE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</w:tc>
        <w:tc>
          <w:tcPr>
            <w:tcW w:w="1188" w:type="dxa"/>
            <w:tcBorders>
              <w:bottom w:val="nil"/>
            </w:tcBorders>
          </w:tcPr>
          <w:p w14:paraId="239F9799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3C877B75" w14:textId="77777777" w:rsidR="002979AC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09 (70.7)</w:t>
            </w:r>
          </w:p>
          <w:p w14:paraId="34981E28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55 (18.0)</w:t>
            </w:r>
          </w:p>
          <w:p w14:paraId="4AC9B887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1 (5.9)</w:t>
            </w:r>
          </w:p>
          <w:p w14:paraId="37B8DE46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7 (5.5)</w:t>
            </w:r>
          </w:p>
        </w:tc>
        <w:tc>
          <w:tcPr>
            <w:tcW w:w="1417" w:type="dxa"/>
            <w:tcBorders>
              <w:bottom w:val="nil"/>
            </w:tcBorders>
          </w:tcPr>
          <w:p w14:paraId="4A33E4FE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43E4BBA4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6.1 (9.7)</w:t>
            </w:r>
          </w:p>
          <w:p w14:paraId="38FF547A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3.7 (12.1)</w:t>
            </w:r>
          </w:p>
          <w:p w14:paraId="36589441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8.2 (6.6)</w:t>
            </w:r>
          </w:p>
          <w:p w14:paraId="7F3C4379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8.7 (6.4)</w:t>
            </w:r>
          </w:p>
        </w:tc>
        <w:tc>
          <w:tcPr>
            <w:tcW w:w="1418" w:type="dxa"/>
            <w:tcBorders>
              <w:bottom w:val="nil"/>
            </w:tcBorders>
          </w:tcPr>
          <w:p w14:paraId="45F56C32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7344A216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6.5 (8.4)</w:t>
            </w:r>
          </w:p>
          <w:p w14:paraId="2B0B23B9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6.0 (11.6)</w:t>
            </w:r>
          </w:p>
          <w:p w14:paraId="65664240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4.8 (7.3)</w:t>
            </w:r>
          </w:p>
          <w:p w14:paraId="1F088D7C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7.4 (4.3)</w:t>
            </w:r>
          </w:p>
        </w:tc>
        <w:tc>
          <w:tcPr>
            <w:tcW w:w="1275" w:type="dxa"/>
            <w:tcBorders>
              <w:bottom w:val="nil"/>
            </w:tcBorders>
          </w:tcPr>
          <w:p w14:paraId="262887AB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7BE978BE" w14:textId="77777777" w:rsidR="002979AC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37 (67.1)</w:t>
            </w:r>
          </w:p>
          <w:p w14:paraId="46CA181E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14 (22.6)</w:t>
            </w:r>
          </w:p>
          <w:p w14:paraId="520C23EB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0 (5.3)</w:t>
            </w:r>
          </w:p>
          <w:p w14:paraId="36CAD33A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8 (5.1)</w:t>
            </w:r>
          </w:p>
        </w:tc>
        <w:tc>
          <w:tcPr>
            <w:tcW w:w="1276" w:type="dxa"/>
            <w:tcBorders>
              <w:bottom w:val="nil"/>
            </w:tcBorders>
          </w:tcPr>
          <w:p w14:paraId="1E161E48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51946B33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6.6 (5.9)</w:t>
            </w:r>
          </w:p>
          <w:p w14:paraId="45E16276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1.5 (8.4)</w:t>
            </w:r>
          </w:p>
          <w:p w14:paraId="728B2806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2.2 (8.7)</w:t>
            </w:r>
          </w:p>
          <w:p w14:paraId="5F8B623E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6.7 (2.5)</w:t>
            </w:r>
          </w:p>
        </w:tc>
        <w:tc>
          <w:tcPr>
            <w:tcW w:w="1276" w:type="dxa"/>
            <w:tcBorders>
              <w:bottom w:val="nil"/>
            </w:tcBorders>
          </w:tcPr>
          <w:p w14:paraId="0144CC4E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475E6F67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7.3 (5.7)</w:t>
            </w:r>
          </w:p>
          <w:p w14:paraId="0CE49C90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0.3 (6.6)</w:t>
            </w:r>
          </w:p>
          <w:p w14:paraId="3956EC99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9.1 (4.1)</w:t>
            </w:r>
          </w:p>
          <w:p w14:paraId="56BF6A78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5.6 (2.6)</w:t>
            </w:r>
          </w:p>
        </w:tc>
      </w:tr>
      <w:tr w:rsidR="00D05854" w:rsidRPr="00D05854" w14:paraId="5D67860B" w14:textId="77777777" w:rsidTr="00320516">
        <w:trPr>
          <w:jc w:val="center"/>
        </w:trPr>
        <w:tc>
          <w:tcPr>
            <w:tcW w:w="3109" w:type="dxa"/>
            <w:tcBorders>
              <w:top w:val="nil"/>
              <w:bottom w:val="nil"/>
            </w:tcBorders>
          </w:tcPr>
          <w:p w14:paraId="0E35BB15" w14:textId="77777777" w:rsidR="002979AC" w:rsidRPr="00D05854" w:rsidRDefault="002979AC" w:rsidP="00320516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188" w:type="dxa"/>
            <w:tcBorders>
              <w:top w:val="nil"/>
              <w:bottom w:val="nil"/>
            </w:tcBorders>
          </w:tcPr>
          <w:p w14:paraId="3E56D930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24D6E7FF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38EE824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C6CAA5B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FD059DF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714A0BF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05854" w:rsidRPr="00D05854" w14:paraId="20460E9B" w14:textId="77777777" w:rsidTr="00320516">
        <w:trPr>
          <w:jc w:val="center"/>
        </w:trPr>
        <w:tc>
          <w:tcPr>
            <w:tcW w:w="3109" w:type="dxa"/>
            <w:tcBorders>
              <w:top w:val="nil"/>
            </w:tcBorders>
          </w:tcPr>
          <w:p w14:paraId="678E38D9" w14:textId="77777777" w:rsidR="002979AC" w:rsidRPr="00D05854" w:rsidRDefault="002979AC" w:rsidP="00320516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Chair rise speed (stands/min)</w:t>
            </w:r>
          </w:p>
          <w:p w14:paraId="5627C967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4F6655D3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23F75E97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63F47FA6" w14:textId="77777777" w:rsidR="002979AC" w:rsidRPr="00D05854" w:rsidRDefault="002979AC" w:rsidP="0032051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</w:tc>
        <w:tc>
          <w:tcPr>
            <w:tcW w:w="1188" w:type="dxa"/>
            <w:tcBorders>
              <w:top w:val="nil"/>
            </w:tcBorders>
          </w:tcPr>
          <w:p w14:paraId="35D1F75F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530BB8D9" w14:textId="77777777" w:rsidR="002979AC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07 (68.4)</w:t>
            </w:r>
          </w:p>
          <w:p w14:paraId="03BF45A9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89 (21.3)</w:t>
            </w:r>
          </w:p>
          <w:p w14:paraId="5BE01C4A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9 (5.5)</w:t>
            </w:r>
          </w:p>
          <w:p w14:paraId="3FAA300E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3 (4.8)</w:t>
            </w:r>
          </w:p>
        </w:tc>
        <w:tc>
          <w:tcPr>
            <w:tcW w:w="1417" w:type="dxa"/>
            <w:tcBorders>
              <w:top w:val="nil"/>
            </w:tcBorders>
          </w:tcPr>
          <w:p w14:paraId="7F025582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179766EC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9.8 (6.1)</w:t>
            </w:r>
          </w:p>
          <w:p w14:paraId="2654279B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6.5 (13.6)</w:t>
            </w:r>
          </w:p>
          <w:p w14:paraId="05801DCF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1.0 (7.8)</w:t>
            </w:r>
          </w:p>
          <w:p w14:paraId="1F044007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8.8 (2.4)</w:t>
            </w:r>
          </w:p>
        </w:tc>
        <w:tc>
          <w:tcPr>
            <w:tcW w:w="1418" w:type="dxa"/>
            <w:tcBorders>
              <w:top w:val="nil"/>
            </w:tcBorders>
          </w:tcPr>
          <w:p w14:paraId="01191E5E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3BAEBD1D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6.9 (5.4)</w:t>
            </w:r>
          </w:p>
          <w:p w14:paraId="3999C785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1.5 (5.8)</w:t>
            </w:r>
          </w:p>
          <w:p w14:paraId="5B881148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2.3 (6.4)</w:t>
            </w:r>
          </w:p>
          <w:p w14:paraId="0E0BDA71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6.6 (2.0)</w:t>
            </w:r>
          </w:p>
        </w:tc>
        <w:tc>
          <w:tcPr>
            <w:tcW w:w="1275" w:type="dxa"/>
            <w:tcBorders>
              <w:top w:val="nil"/>
            </w:tcBorders>
          </w:tcPr>
          <w:p w14:paraId="77C7C803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46510650" w14:textId="77777777" w:rsidR="002979AC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714 (72.3)</w:t>
            </w:r>
          </w:p>
          <w:p w14:paraId="2D6C0235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89 (19.2)</w:t>
            </w:r>
          </w:p>
          <w:p w14:paraId="239D683F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3 (3.3)</w:t>
            </w:r>
          </w:p>
          <w:p w14:paraId="68B50D2E" w14:textId="77777777" w:rsidR="005E002A" w:rsidRPr="00D05854" w:rsidRDefault="005E002A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1 (5.2)</w:t>
            </w:r>
          </w:p>
        </w:tc>
        <w:tc>
          <w:tcPr>
            <w:tcW w:w="1276" w:type="dxa"/>
            <w:tcBorders>
              <w:top w:val="nil"/>
            </w:tcBorders>
          </w:tcPr>
          <w:p w14:paraId="04C784D1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753EF700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9.1 (6.0)</w:t>
            </w:r>
          </w:p>
          <w:p w14:paraId="0B96BA3B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6.1 (12.9)</w:t>
            </w:r>
          </w:p>
          <w:p w14:paraId="30732D65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0.5 (7.9)</w:t>
            </w:r>
          </w:p>
          <w:p w14:paraId="4DA14BDD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7.9 (2.9)</w:t>
            </w:r>
          </w:p>
        </w:tc>
        <w:tc>
          <w:tcPr>
            <w:tcW w:w="1276" w:type="dxa"/>
            <w:tcBorders>
              <w:top w:val="nil"/>
            </w:tcBorders>
          </w:tcPr>
          <w:p w14:paraId="3FE844C3" w14:textId="77777777" w:rsidR="002979AC" w:rsidRPr="00D05854" w:rsidRDefault="002979AC" w:rsidP="00320516">
            <w:pPr>
              <w:jc w:val="center"/>
              <w:rPr>
                <w:rFonts w:ascii="Times New Roman" w:hAnsi="Times New Roman" w:cs="Times New Roman"/>
              </w:rPr>
            </w:pPr>
          </w:p>
          <w:p w14:paraId="4CA2C0C2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6.1 (6.7)</w:t>
            </w:r>
          </w:p>
          <w:p w14:paraId="1AC9BD1A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1.5 (6.9)</w:t>
            </w:r>
          </w:p>
          <w:p w14:paraId="48685421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2.5 (8.6)</w:t>
            </w:r>
          </w:p>
          <w:p w14:paraId="65704CFA" w14:textId="77777777" w:rsidR="0060038E" w:rsidRPr="00D05854" w:rsidRDefault="0060038E" w:rsidP="0032051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5.2 (2.5)</w:t>
            </w:r>
          </w:p>
        </w:tc>
      </w:tr>
    </w:tbl>
    <w:p w14:paraId="3AAB067B" w14:textId="77777777" w:rsidR="002979AC" w:rsidRPr="00D05854" w:rsidRDefault="002979AC" w:rsidP="002979AC">
      <w:pPr>
        <w:ind w:firstLine="720"/>
        <w:rPr>
          <w:rFonts w:ascii="Times New Roman" w:hAnsi="Times New Roman" w:cs="Times New Roman"/>
        </w:rPr>
      </w:pPr>
    </w:p>
    <w:p w14:paraId="4E248309" w14:textId="77777777" w:rsidR="002979AC" w:rsidRPr="00D05854" w:rsidRDefault="002979AC" w:rsidP="002979AC">
      <w:pPr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</w:rPr>
        <w:t>a. Total N in each category.  Ns for presented means</w:t>
      </w:r>
      <w:r w:rsidR="00064B20" w:rsidRPr="00D05854">
        <w:rPr>
          <w:rFonts w:ascii="Times New Roman" w:hAnsi="Times New Roman" w:cs="Times New Roman"/>
        </w:rPr>
        <w:t xml:space="preserve"> in some categories</w:t>
      </w:r>
      <w:r w:rsidRPr="00D05854">
        <w:rPr>
          <w:rFonts w:ascii="Times New Roman" w:hAnsi="Times New Roman" w:cs="Times New Roman"/>
        </w:rPr>
        <w:t xml:space="preserve"> vary due to inclusion of: (1) participants with valid values at 53 who were unable to complete the test for health reasons at 60-64 years in the ‘decline’ category </w:t>
      </w:r>
      <w:r w:rsidR="00974E9C" w:rsidRPr="00D05854">
        <w:rPr>
          <w:rFonts w:ascii="Times New Roman" w:hAnsi="Times New Roman" w:cs="Times New Roman"/>
        </w:rPr>
        <w:t xml:space="preserve">(n=38 for grip strength (11 men, 27 women), n=84 for chair rise speed (37 men, 47 women)) </w:t>
      </w:r>
      <w:r w:rsidRPr="00D05854">
        <w:rPr>
          <w:rFonts w:ascii="Times New Roman" w:hAnsi="Times New Roman" w:cs="Times New Roman"/>
        </w:rPr>
        <w:t xml:space="preserve">and; (2) participants who were unable to complete the test for health reasons at both ages in the ‘stable low’ category </w:t>
      </w:r>
      <w:r w:rsidR="00974E9C" w:rsidRPr="00D05854">
        <w:rPr>
          <w:rFonts w:ascii="Times New Roman" w:hAnsi="Times New Roman" w:cs="Times New Roman"/>
        </w:rPr>
        <w:t>(n=5 for grip strength (0 men, 5 women), n=33 for chair rise speed (14 men, 19 women))</w:t>
      </w:r>
    </w:p>
    <w:p w14:paraId="69C3CEC0" w14:textId="77777777" w:rsidR="002979AC" w:rsidRPr="00D05854" w:rsidRDefault="002979AC" w:rsidP="002979AC">
      <w:pPr>
        <w:ind w:left="720"/>
        <w:rPr>
          <w:rFonts w:ascii="Times New Roman" w:hAnsi="Times New Roman" w:cs="Times New Roman"/>
        </w:rPr>
      </w:pPr>
    </w:p>
    <w:p w14:paraId="17DF9DD4" w14:textId="77777777" w:rsidR="00CC5AFD" w:rsidRPr="00D05854" w:rsidRDefault="0060038E" w:rsidP="002979AC">
      <w:pPr>
        <w:ind w:left="720"/>
        <w:rPr>
          <w:rFonts w:ascii="Times New Roman" w:hAnsi="Times New Roman" w:cs="Times New Roman"/>
        </w:rPr>
        <w:sectPr w:rsidR="00CC5AFD" w:rsidRPr="00D05854" w:rsidSect="002979A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D05854">
        <w:rPr>
          <w:rFonts w:ascii="Times New Roman" w:hAnsi="Times New Roman" w:cs="Times New Roman"/>
        </w:rPr>
        <w:t xml:space="preserve">For </w:t>
      </w:r>
      <w:r w:rsidR="00064B20" w:rsidRPr="00D05854">
        <w:rPr>
          <w:rFonts w:ascii="Times New Roman" w:hAnsi="Times New Roman" w:cs="Times New Roman"/>
        </w:rPr>
        <w:t xml:space="preserve">mean </w:t>
      </w:r>
      <w:r w:rsidRPr="00D05854">
        <w:rPr>
          <w:rFonts w:ascii="Times New Roman" w:hAnsi="Times New Roman" w:cs="Times New Roman"/>
        </w:rPr>
        <w:t>values of</w:t>
      </w:r>
      <w:r w:rsidR="00064B20" w:rsidRPr="00D05854">
        <w:rPr>
          <w:rFonts w:ascii="Times New Roman" w:hAnsi="Times New Roman" w:cs="Times New Roman"/>
        </w:rPr>
        <w:t xml:space="preserve"> grip strength and chair rise speed in each category</w:t>
      </w:r>
      <w:r w:rsidRPr="00D05854">
        <w:rPr>
          <w:rFonts w:ascii="Times New Roman" w:hAnsi="Times New Roman" w:cs="Times New Roman"/>
        </w:rPr>
        <w:t xml:space="preserve"> </w:t>
      </w:r>
      <w:r w:rsidR="00064B20" w:rsidRPr="00D05854">
        <w:rPr>
          <w:rFonts w:ascii="Times New Roman" w:hAnsi="Times New Roman" w:cs="Times New Roman"/>
        </w:rPr>
        <w:t>estimated using</w:t>
      </w:r>
      <w:r w:rsidRPr="00D05854">
        <w:rPr>
          <w:rFonts w:ascii="Times New Roman" w:hAnsi="Times New Roman" w:cs="Times New Roman"/>
        </w:rPr>
        <w:t xml:space="preserve"> the maximum available sample</w:t>
      </w:r>
      <w:r w:rsidR="00EF2CC2" w:rsidRPr="00D05854">
        <w:rPr>
          <w:rFonts w:ascii="Times New Roman" w:hAnsi="Times New Roman" w:cs="Times New Roman"/>
        </w:rPr>
        <w:t>s</w:t>
      </w:r>
      <w:r w:rsidRPr="00D05854">
        <w:rPr>
          <w:rFonts w:ascii="Times New Roman" w:hAnsi="Times New Roman" w:cs="Times New Roman"/>
        </w:rPr>
        <w:t>, please see Cooper et al 2016</w:t>
      </w:r>
      <w:r w:rsidR="00A2476D" w:rsidRPr="00D05854">
        <w:rPr>
          <w:rFonts w:ascii="Times New Roman" w:hAnsi="Times New Roman" w:cs="Times New Roman"/>
        </w:rPr>
        <w:fldChar w:fldCharType="begin">
          <w:fldData xml:space="preserve">PFJlZm1hbj48Q2l0ZT48QXV0aG9yPkNvb3BlcjwvQXV0aG9yPjxZZWFyPjIwMTY8L1llYXI+PFJl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</w:fldData>
        </w:fldChar>
      </w:r>
      <w:r w:rsidR="00A2476D" w:rsidRPr="00D05854">
        <w:rPr>
          <w:rFonts w:ascii="Times New Roman" w:hAnsi="Times New Roman" w:cs="Times New Roman"/>
        </w:rPr>
        <w:instrText xml:space="preserve"> ADDIN REFMGR.CITE </w:instrText>
      </w:r>
      <w:r w:rsidR="00A2476D" w:rsidRPr="00D05854">
        <w:rPr>
          <w:rFonts w:ascii="Times New Roman" w:hAnsi="Times New Roman" w:cs="Times New Roman"/>
        </w:rPr>
        <w:fldChar w:fldCharType="begin">
          <w:fldData xml:space="preserve">PFJlZm1hbj48Q2l0ZT48QXV0aG9yPkNvb3BlcjwvQXV0aG9yPjxZZWFyPjIwMTY8L1llYXI+PFJl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</w:fldData>
        </w:fldChar>
      </w:r>
      <w:r w:rsidR="00A2476D" w:rsidRPr="00D05854">
        <w:rPr>
          <w:rFonts w:ascii="Times New Roman" w:hAnsi="Times New Roman" w:cs="Times New Roman"/>
        </w:rPr>
        <w:instrText xml:space="preserve"> ADDIN EN.CITE.DATA </w:instrText>
      </w:r>
      <w:r w:rsidR="00A2476D" w:rsidRPr="00D05854">
        <w:rPr>
          <w:rFonts w:ascii="Times New Roman" w:hAnsi="Times New Roman" w:cs="Times New Roman"/>
        </w:rPr>
      </w:r>
      <w:r w:rsidR="00A2476D" w:rsidRPr="00D05854">
        <w:rPr>
          <w:rFonts w:ascii="Times New Roman" w:hAnsi="Times New Roman" w:cs="Times New Roman"/>
        </w:rPr>
        <w:fldChar w:fldCharType="end"/>
      </w:r>
      <w:r w:rsidR="00A2476D" w:rsidRPr="00D05854">
        <w:rPr>
          <w:rFonts w:ascii="Times New Roman" w:hAnsi="Times New Roman" w:cs="Times New Roman"/>
        </w:rPr>
      </w:r>
      <w:r w:rsidR="00A2476D" w:rsidRPr="00D05854">
        <w:rPr>
          <w:rFonts w:ascii="Times New Roman" w:hAnsi="Times New Roman" w:cs="Times New Roman"/>
        </w:rPr>
        <w:fldChar w:fldCharType="separate"/>
      </w:r>
      <w:r w:rsidR="00A2476D" w:rsidRPr="00D05854">
        <w:rPr>
          <w:rFonts w:ascii="Times New Roman" w:hAnsi="Times New Roman" w:cs="Times New Roman"/>
          <w:noProof/>
        </w:rPr>
        <w:t>(1)</w:t>
      </w:r>
      <w:r w:rsidR="00A2476D" w:rsidRPr="00D05854">
        <w:rPr>
          <w:rFonts w:ascii="Times New Roman" w:hAnsi="Times New Roman" w:cs="Times New Roman"/>
        </w:rPr>
        <w:fldChar w:fldCharType="end"/>
      </w:r>
    </w:p>
    <w:p w14:paraId="78B68E14" w14:textId="77777777" w:rsidR="00CC5AFD" w:rsidRPr="00D05854" w:rsidRDefault="00CC5AFD" w:rsidP="00C27F1B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583883" w:rsidRPr="00D05854">
        <w:rPr>
          <w:rFonts w:ascii="Times New Roman" w:hAnsi="Times New Roman" w:cs="Times New Roman"/>
          <w:b/>
          <w:sz w:val="24"/>
          <w:szCs w:val="24"/>
        </w:rPr>
        <w:t>3</w:t>
      </w:r>
      <w:r w:rsidRPr="00D05854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D05854">
        <w:rPr>
          <w:rFonts w:ascii="Times New Roman" w:hAnsi="Times New Roman" w:cs="Times New Roman"/>
          <w:sz w:val="24"/>
          <w:szCs w:val="24"/>
        </w:rPr>
        <w:t>Sex-adjusted associations</w:t>
      </w:r>
      <w:r w:rsidR="001A044B" w:rsidRPr="00D05854">
        <w:rPr>
          <w:rFonts w:ascii="Times New Roman" w:hAnsi="Times New Roman" w:cs="Times New Roman"/>
          <w:sz w:val="24"/>
          <w:szCs w:val="24"/>
        </w:rPr>
        <w:t>*</w:t>
      </w:r>
      <w:r w:rsidRPr="00D05854">
        <w:rPr>
          <w:rFonts w:ascii="Times New Roman" w:hAnsi="Times New Roman" w:cs="Times New Roman"/>
          <w:sz w:val="24"/>
          <w:szCs w:val="24"/>
        </w:rPr>
        <w:t xml:space="preserve"> of each covariate with categories of change in grip strength and chair rise speed in the MRC National Survey of Health and Development </w:t>
      </w:r>
      <w:r w:rsidRPr="00D05854">
        <w:rPr>
          <w:rFonts w:ascii="Times New Roman" w:hAnsi="Times New Roman" w:cs="Times New Roman"/>
        </w:rPr>
        <w:t xml:space="preserve">(sample restricted to those with complete data on </w:t>
      </w:r>
      <w:r w:rsidR="00EF2CC2" w:rsidRPr="00D05854">
        <w:rPr>
          <w:rFonts w:ascii="Times New Roman" w:hAnsi="Times New Roman" w:cs="Times New Roman"/>
        </w:rPr>
        <w:t xml:space="preserve">childhood </w:t>
      </w:r>
      <w:r w:rsidRPr="00D05854">
        <w:rPr>
          <w:rFonts w:ascii="Times New Roman" w:hAnsi="Times New Roman" w:cs="Times New Roman"/>
        </w:rPr>
        <w:t>cognitive ability and change (Max N=</w:t>
      </w:r>
      <w:r w:rsidR="00422331" w:rsidRPr="00D05854">
        <w:rPr>
          <w:rFonts w:ascii="Times New Roman" w:hAnsi="Times New Roman" w:cs="Times New Roman"/>
        </w:rPr>
        <w:t>1811 for grip strength and 1875 for chair rise speed</w:t>
      </w:r>
      <w:r w:rsidRPr="00D05854">
        <w:rPr>
          <w:rFonts w:ascii="Times New Roman" w:hAnsi="Times New Roman" w:cs="Times New Roman"/>
        </w:rPr>
        <w:t>)</w:t>
      </w:r>
      <w:r w:rsidR="001A044B" w:rsidRPr="00D05854">
        <w:rPr>
          <w:rFonts w:ascii="Times New Roman" w:hAnsi="Times New Roman" w:cs="Times New Roman"/>
        </w:rPr>
        <w:t xml:space="preserve"> though Ns vary due to missing data on covariates</w:t>
      </w:r>
      <w:r w:rsidRPr="00D05854">
        <w:rPr>
          <w:rFonts w:ascii="Times New Roman" w:hAnsi="Times New Roman" w:cs="Times New Roman"/>
        </w:rPr>
        <w:t>)</w:t>
      </w:r>
    </w:p>
    <w:p w14:paraId="0E757AB9" w14:textId="77777777" w:rsidR="00CC5AFD" w:rsidRPr="00D05854" w:rsidRDefault="00CC5AFD" w:rsidP="00CC5AFD">
      <w:pPr>
        <w:rPr>
          <w:rFonts w:cs="Times New Roman"/>
        </w:rPr>
      </w:pPr>
    </w:p>
    <w:tbl>
      <w:tblPr>
        <w:tblStyle w:val="TableGrid"/>
        <w:tblW w:w="14949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71"/>
        <w:gridCol w:w="1714"/>
        <w:gridCol w:w="1838"/>
        <w:gridCol w:w="1707"/>
        <w:gridCol w:w="236"/>
        <w:gridCol w:w="1726"/>
        <w:gridCol w:w="1701"/>
        <w:gridCol w:w="1756"/>
      </w:tblGrid>
      <w:tr w:rsidR="00D05854" w:rsidRPr="00D05854" w14:paraId="1047E257" w14:textId="77777777" w:rsidTr="00CC5AFD">
        <w:trPr>
          <w:jc w:val="center"/>
        </w:trPr>
        <w:tc>
          <w:tcPr>
            <w:tcW w:w="4271" w:type="dxa"/>
            <w:tcBorders>
              <w:bottom w:val="nil"/>
            </w:tcBorders>
          </w:tcPr>
          <w:p w14:paraId="4BF1BC96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0678" w:type="dxa"/>
            <w:gridSpan w:val="7"/>
          </w:tcPr>
          <w:p w14:paraId="13DC94DF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Relative-risk ratios (95% CI) of being in specified category of change relative to reference category </w:t>
            </w:r>
          </w:p>
        </w:tc>
      </w:tr>
      <w:tr w:rsidR="00D05854" w:rsidRPr="00D05854" w14:paraId="5765E8EA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30C2E758" w14:textId="77777777" w:rsidR="00CC5AFD" w:rsidRPr="00D05854" w:rsidRDefault="00CC5AFD" w:rsidP="00EA309C">
            <w:pPr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5259" w:type="dxa"/>
            <w:gridSpan w:val="3"/>
          </w:tcPr>
          <w:p w14:paraId="4031D63D" w14:textId="77777777" w:rsidR="00CC5AFD" w:rsidRPr="00D05854" w:rsidRDefault="00CC5AFD" w:rsidP="00EF2CC2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Grip strength </w:t>
            </w:r>
          </w:p>
        </w:tc>
        <w:tc>
          <w:tcPr>
            <w:tcW w:w="236" w:type="dxa"/>
            <w:tcBorders>
              <w:bottom w:val="nil"/>
            </w:tcBorders>
          </w:tcPr>
          <w:p w14:paraId="52F4AFA3" w14:textId="77777777" w:rsidR="00CC5AFD" w:rsidRPr="00D05854" w:rsidRDefault="00CC5AFD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183" w:type="dxa"/>
            <w:gridSpan w:val="3"/>
          </w:tcPr>
          <w:p w14:paraId="1002D304" w14:textId="77777777" w:rsidR="00CC5AFD" w:rsidRPr="00D05854" w:rsidRDefault="00CC5AFD" w:rsidP="00EF2CC2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Chair rise speed </w:t>
            </w:r>
          </w:p>
        </w:tc>
      </w:tr>
      <w:tr w:rsidR="00D05854" w:rsidRPr="00D05854" w14:paraId="22ED0490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7BA53624" w14:textId="77777777" w:rsidR="00CC5AFD" w:rsidRPr="00D05854" w:rsidRDefault="00CC5AFD" w:rsidP="00EA309C">
            <w:pPr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714" w:type="dxa"/>
          </w:tcPr>
          <w:p w14:paraId="0C1AFAD1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Stable high</w:t>
            </w:r>
          </w:p>
        </w:tc>
        <w:tc>
          <w:tcPr>
            <w:tcW w:w="1838" w:type="dxa"/>
          </w:tcPr>
          <w:p w14:paraId="0214E199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Stable low</w:t>
            </w:r>
          </w:p>
        </w:tc>
        <w:tc>
          <w:tcPr>
            <w:tcW w:w="1707" w:type="dxa"/>
          </w:tcPr>
          <w:p w14:paraId="761F4A80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Decline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2979F8E1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26" w:type="dxa"/>
          </w:tcPr>
          <w:p w14:paraId="474D9B31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Stable high</w:t>
            </w:r>
          </w:p>
        </w:tc>
        <w:tc>
          <w:tcPr>
            <w:tcW w:w="1701" w:type="dxa"/>
          </w:tcPr>
          <w:p w14:paraId="07477D46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Stable low</w:t>
            </w:r>
          </w:p>
        </w:tc>
        <w:tc>
          <w:tcPr>
            <w:tcW w:w="1756" w:type="dxa"/>
          </w:tcPr>
          <w:p w14:paraId="5C9D8B11" w14:textId="77777777" w:rsidR="00CC5AFD" w:rsidRPr="00D05854" w:rsidRDefault="00CC5AFD" w:rsidP="00EA309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Decline</w:t>
            </w:r>
          </w:p>
        </w:tc>
      </w:tr>
      <w:tr w:rsidR="00D05854" w:rsidRPr="00D05854" w14:paraId="1F98665D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79D4C5AD" w14:textId="77777777" w:rsidR="00CC5AFD" w:rsidRPr="00D05854" w:rsidRDefault="00CC5AFD" w:rsidP="00CC5AFD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Birth weight                          </w:t>
            </w:r>
            <w:r w:rsidRPr="00D05854">
              <w:rPr>
                <w:rFonts w:ascii="Times New Roman" w:hAnsi="Times New Roman" w:cs="Times New Roman"/>
                <w:i/>
              </w:rPr>
              <w:t>per 1kg increas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72B074FB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75 (1.16, 2.64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7684BA31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50 (0.33, 0.76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5CE7D120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3 (0.81, 1.30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444EA50C" w14:textId="77777777" w:rsidR="00CC5AFD" w:rsidRPr="00D05854" w:rsidRDefault="00CC5AFD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181E90D5" w14:textId="77777777" w:rsidR="00CC5AFD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8 (0.62, 1.55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7A6FC31" w14:textId="77777777" w:rsidR="00CC5AFD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2 (0.73, 1.72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0C25C237" w14:textId="77777777" w:rsidR="00CC5AFD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3 (0.81, 1.30)</w:t>
            </w:r>
          </w:p>
        </w:tc>
      </w:tr>
      <w:tr w:rsidR="00D05854" w:rsidRPr="00D05854" w14:paraId="57BCF47A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349BC1F9" w14:textId="77777777" w:rsidR="00CC5AFD" w:rsidRPr="00D05854" w:rsidRDefault="00CC5AFD" w:rsidP="00CC5AF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566D2C2C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35446F19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1D66E721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0FBD96B0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74A8C2A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1F02A3D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759106C0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D05854" w:rsidRPr="00D05854" w14:paraId="676255EC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06FBDF7D" w14:textId="77777777" w:rsidR="00CC5AFD" w:rsidRPr="00D05854" w:rsidRDefault="00633796" w:rsidP="00CC5AFD">
            <w:pPr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</w:rPr>
              <w:t>Paternal</w:t>
            </w:r>
            <w:r w:rsidR="00CC5AFD" w:rsidRPr="00D05854">
              <w:rPr>
                <w:rFonts w:ascii="Times New Roman" w:hAnsi="Times New Roman" w:cs="Times New Roman"/>
              </w:rPr>
              <w:t xml:space="preserve"> occupational class                    </w:t>
            </w:r>
            <w:r w:rsidR="00CC5AFD" w:rsidRPr="00D05854">
              <w:rPr>
                <w:rFonts w:ascii="Times New Roman" w:hAnsi="Times New Roman" w:cs="Times New Roman"/>
                <w:i/>
              </w:rPr>
              <w:t>I or II</w:t>
            </w:r>
          </w:p>
          <w:p w14:paraId="07B978DC" w14:textId="77777777" w:rsidR="00CC5AFD" w:rsidRPr="00D05854" w:rsidRDefault="00CC5AFD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III</w:t>
            </w:r>
          </w:p>
          <w:p w14:paraId="715E371B" w14:textId="77777777" w:rsidR="00CC5AFD" w:rsidRPr="00D05854" w:rsidRDefault="00CC5AFD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IV or V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467506F0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1297F00B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5 (0.53, 1.35)</w:t>
            </w:r>
          </w:p>
          <w:p w14:paraId="69E09B14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0 (0.33, 1.10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68AA3A3C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6589062E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7 (0.79, 2.37)</w:t>
            </w:r>
          </w:p>
          <w:p w14:paraId="54BF129D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66 (0.91, 3.04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4139ED32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664D8109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8 (1.01, 1.86)</w:t>
            </w:r>
          </w:p>
          <w:p w14:paraId="465C295C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70 (1.21, 2.38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58AB8842" w14:textId="77777777" w:rsidR="00CC5AFD" w:rsidRPr="00D05854" w:rsidRDefault="00CC5AFD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47974403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1119007C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42 (0.25, 0.70)</w:t>
            </w:r>
          </w:p>
          <w:p w14:paraId="07343CEA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37 (0.20, 0.70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A118265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0CC44F09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56 (0.89, 2.75)</w:t>
            </w:r>
          </w:p>
          <w:p w14:paraId="6218C6F0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3 (0.76, 2.70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6B94C7A4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45BBD258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0 (0.91, 1.60)</w:t>
            </w:r>
          </w:p>
          <w:p w14:paraId="518145DF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6 (0.68, 1.34)</w:t>
            </w:r>
          </w:p>
        </w:tc>
      </w:tr>
      <w:tr w:rsidR="00D05854" w:rsidRPr="00D05854" w14:paraId="4DD85C77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42873DBD" w14:textId="77777777" w:rsidR="00AD0496" w:rsidRPr="00D05854" w:rsidRDefault="00AD0496" w:rsidP="00AD0496">
            <w:pPr>
              <w:jc w:val="right"/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595850ED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2C258910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3707F30B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4703CABB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7854AB0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F8F2B36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42799866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D05854" w:rsidRPr="00D05854" w14:paraId="4A5ED431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00603227" w14:textId="77777777" w:rsidR="00AD0496" w:rsidRPr="00D05854" w:rsidRDefault="00AD0496" w:rsidP="00AD0496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per category chang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0570AB62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8 (0.58, 1.05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4E6B7E55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8 (0.95, 1.73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0CDA5FC8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0 (1.10, 1.54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0992146" w14:textId="77777777" w:rsidR="00AD0496" w:rsidRPr="00D05854" w:rsidRDefault="00AD0496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D9E34F2" w14:textId="77777777" w:rsidR="00AD0496" w:rsidRPr="00D05854" w:rsidRDefault="000756E1" w:rsidP="000756E1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56 (0.40, 0.77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96222CC" w14:textId="77777777" w:rsidR="00AD0496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7 (0.87, 1.58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04DDC1C2" w14:textId="77777777" w:rsidR="00AD0496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8 (0.83, 1.15)</w:t>
            </w:r>
          </w:p>
        </w:tc>
      </w:tr>
      <w:tr w:rsidR="00D05854" w:rsidRPr="00D05854" w14:paraId="088BAC2A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32FF35CA" w14:textId="77777777" w:rsidR="00CC5AFD" w:rsidRPr="00D05854" w:rsidRDefault="00CC5AFD" w:rsidP="00CC5AF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03BF65FF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60B8926B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23D60836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505C453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294993A6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6B20593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768C89B4" w14:textId="77777777" w:rsidR="00CC5AFD" w:rsidRPr="00D05854" w:rsidRDefault="00CC5AFD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D05854" w:rsidRPr="00D05854" w14:paraId="58332DBA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71587EC7" w14:textId="77777777" w:rsidR="00DA586E" w:rsidRPr="00D05854" w:rsidRDefault="00CC5AFD" w:rsidP="00CC5AFD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Maternal education</w:t>
            </w:r>
            <w:r w:rsidR="00DA586E" w:rsidRPr="00D05854">
              <w:rPr>
                <w:rFonts w:ascii="Times New Roman" w:hAnsi="Times New Roman" w:cs="Times New Roman"/>
              </w:rPr>
              <w:t>al level</w:t>
            </w:r>
            <w:r w:rsidRPr="00D05854">
              <w:rPr>
                <w:rFonts w:ascii="Times New Roman" w:hAnsi="Times New Roman" w:cs="Times New Roman"/>
              </w:rPr>
              <w:t xml:space="preserve">    </w:t>
            </w:r>
          </w:p>
          <w:p w14:paraId="6B0488FC" w14:textId="77777777" w:rsidR="00CC5AFD" w:rsidRPr="00D05854" w:rsidRDefault="00CC5AFD" w:rsidP="00DA586E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Secondary &amp; FE or HE</w:t>
            </w:r>
          </w:p>
          <w:p w14:paraId="28080C95" w14:textId="77777777" w:rsidR="00CC5AFD" w:rsidRPr="00D05854" w:rsidRDefault="00CC5AFD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 xml:space="preserve">Secondary only or, primary and FE or HE </w:t>
            </w:r>
          </w:p>
          <w:p w14:paraId="57D76C4C" w14:textId="77777777" w:rsidR="00CC5AFD" w:rsidRPr="00D05854" w:rsidRDefault="00CC5AFD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 xml:space="preserve">Primary and FE (no qualifications) </w:t>
            </w:r>
          </w:p>
          <w:p w14:paraId="7E6273FA" w14:textId="77777777" w:rsidR="00CC5AFD" w:rsidRPr="00D05854" w:rsidRDefault="00CC5AFD" w:rsidP="00CC5AFD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Primary only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22082BE4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2E889D3A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4A0473EA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0 (0.29, 1.25)</w:t>
            </w:r>
          </w:p>
          <w:p w14:paraId="27DFBA8A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3 (0.43, 1.58)</w:t>
            </w:r>
          </w:p>
          <w:p w14:paraId="4D041480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48 (0.28, 0.83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30936092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20EC945D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2F0466AA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82 (0.65, 5.14)</w:t>
            </w:r>
          </w:p>
          <w:p w14:paraId="56E3480C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.23 (0.84, 5.93)</w:t>
            </w:r>
          </w:p>
          <w:p w14:paraId="684FC85A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.55 (1.08, 6.00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57C61649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6551D671" w14:textId="77777777" w:rsidR="00CC5AFD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0F9CAAC9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53 (0.92, 2.57)</w:t>
            </w:r>
          </w:p>
          <w:p w14:paraId="08508C8E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75 (1.07, 2.87)</w:t>
            </w:r>
          </w:p>
          <w:p w14:paraId="152CEB85" w14:textId="77777777" w:rsidR="001A044B" w:rsidRPr="00D05854" w:rsidRDefault="001A044B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85 (1.22, 2.80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77540F2D" w14:textId="77777777" w:rsidR="00CC5AFD" w:rsidRPr="00D05854" w:rsidRDefault="00CC5AFD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6ED72496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4EA3766B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7002BE4F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4 (0.36, 1.98)</w:t>
            </w:r>
          </w:p>
          <w:p w14:paraId="344BDBEE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2 (0.57, 2.58)</w:t>
            </w:r>
          </w:p>
          <w:p w14:paraId="5D40FD6B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5 (0.34, 1.26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146E869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384EC542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40F248E6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73 (0.65, 4.57)</w:t>
            </w:r>
          </w:p>
          <w:p w14:paraId="29E363D1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4 (0.50, 3.60)</w:t>
            </w:r>
          </w:p>
          <w:p w14:paraId="13790E9D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.14 (0.96, 4.76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26324DAA" w14:textId="77777777" w:rsidR="00DA586E" w:rsidRPr="00D05854" w:rsidRDefault="00DA586E" w:rsidP="00EA309C">
            <w:pPr>
              <w:rPr>
                <w:rFonts w:ascii="Times New Roman" w:hAnsi="Times New Roman" w:cs="Times New Roman"/>
              </w:rPr>
            </w:pPr>
          </w:p>
          <w:p w14:paraId="72DA482C" w14:textId="77777777" w:rsidR="00CC5AFD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3B0FC2E2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7 (0.60, 1.58)</w:t>
            </w:r>
          </w:p>
          <w:p w14:paraId="66B43E87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7 (0.75, 1.83)</w:t>
            </w:r>
          </w:p>
          <w:p w14:paraId="2BCFA67F" w14:textId="77777777" w:rsidR="000756E1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3 (0.85, 1.76)</w:t>
            </w:r>
          </w:p>
        </w:tc>
      </w:tr>
      <w:tr w:rsidR="00D05854" w:rsidRPr="00D05854" w14:paraId="2BB612DB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3E6E1F5F" w14:textId="77777777" w:rsidR="00AD0496" w:rsidRPr="00D05854" w:rsidRDefault="00AD0496" w:rsidP="00AD0496">
            <w:pPr>
              <w:jc w:val="right"/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21B66172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6CC51566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5FD2D2BA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5EB2055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184432E6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B61691D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330A42EB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D05854" w:rsidRPr="00D05854" w14:paraId="22B472AF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02FE1B1A" w14:textId="77777777" w:rsidR="00AD0496" w:rsidRPr="00D05854" w:rsidRDefault="00AD0496" w:rsidP="00AD049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per category chang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6962691E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0 (0.68, 0.96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7F679856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9 (1.03, 1.61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444C166D" w14:textId="77777777" w:rsidR="00AD0496" w:rsidRPr="00D05854" w:rsidRDefault="0042233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8 (1.05, 1.32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6051EC0" w14:textId="77777777" w:rsidR="00AD0496" w:rsidRPr="00D05854" w:rsidRDefault="00AD0496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D798CB4" w14:textId="77777777" w:rsidR="00AD0496" w:rsidRPr="00D05854" w:rsidRDefault="000756E1" w:rsidP="000756E1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7 (0.71, 1.06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B17D73E" w14:textId="77777777" w:rsidR="00AD0496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4 (1.00, 1.55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1CA9371F" w14:textId="77777777" w:rsidR="00AD0496" w:rsidRPr="00D05854" w:rsidRDefault="000756E1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8 (0.97, 1.21)</w:t>
            </w:r>
          </w:p>
        </w:tc>
      </w:tr>
      <w:tr w:rsidR="00D05854" w:rsidRPr="00D05854" w14:paraId="7D84D09C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7FA075EB" w14:textId="77777777" w:rsidR="00AD0496" w:rsidRPr="00D05854" w:rsidRDefault="00AD0496" w:rsidP="00CC5AFD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49D8AA1D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1802EA30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42DEEA23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7CC90B1E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47BC65E6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19E06E4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467B269B" w14:textId="77777777" w:rsidR="00AD0496" w:rsidRPr="00D05854" w:rsidRDefault="00AD0496" w:rsidP="00EA309C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D05854" w:rsidRPr="00D05854" w14:paraId="76649F0B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6B43FBBD" w14:textId="77777777" w:rsidR="002D20A5" w:rsidRPr="00D05854" w:rsidRDefault="002D20A5" w:rsidP="003A70E5">
            <w:pPr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</w:rPr>
              <w:t xml:space="preserve">Own occupational class                          </w:t>
            </w:r>
            <w:r w:rsidRPr="00D05854">
              <w:rPr>
                <w:rFonts w:ascii="Times New Roman" w:hAnsi="Times New Roman" w:cs="Times New Roman"/>
                <w:i/>
              </w:rPr>
              <w:t>I or II</w:t>
            </w:r>
          </w:p>
          <w:p w14:paraId="2A1D604C" w14:textId="77777777" w:rsidR="002D20A5" w:rsidRPr="00D05854" w:rsidRDefault="002D20A5" w:rsidP="003A70E5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III</w:t>
            </w:r>
          </w:p>
          <w:p w14:paraId="440406F8" w14:textId="77777777" w:rsidR="002D20A5" w:rsidRPr="00D05854" w:rsidRDefault="002D20A5" w:rsidP="003A70E5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IV or V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698C3D3F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44167BF8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55 (0.34, 0.88)</w:t>
            </w:r>
          </w:p>
          <w:p w14:paraId="2D9EAA05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9 (0.36, 1.33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3AED3BE3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3A1F448A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8 (0.80, 2.03)</w:t>
            </w:r>
          </w:p>
          <w:p w14:paraId="5C952A23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50 (0.81, 2.77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617E6FE8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4A980666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0 (1.08, 1.81)</w:t>
            </w:r>
          </w:p>
          <w:p w14:paraId="453A5F34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8 (0.97, 1.97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B633A29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58BB22CA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1E328ECE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9 (0.49, 1.26)</w:t>
            </w:r>
          </w:p>
          <w:p w14:paraId="149D2C23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33 (0.12, 0.93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CB2F023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27B35C1D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6 (0.90, 2.37)</w:t>
            </w:r>
          </w:p>
          <w:p w14:paraId="26E17F81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.51 (1.41, 4.47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33E54FD5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7F345B4B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2 (0.80, 1.32)</w:t>
            </w:r>
          </w:p>
          <w:p w14:paraId="169F3FF0" w14:textId="77777777" w:rsidR="002D20A5" w:rsidRPr="00D05854" w:rsidRDefault="002D20A5" w:rsidP="003A70E5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2 (0.94, 1.86)</w:t>
            </w:r>
          </w:p>
        </w:tc>
      </w:tr>
      <w:tr w:rsidR="00D05854" w:rsidRPr="00D05854" w14:paraId="0DE355E2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0D36666E" w14:textId="77777777" w:rsidR="002D20A5" w:rsidRPr="00D05854" w:rsidRDefault="002D20A5" w:rsidP="00CC5AFD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7B044021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6D1D3EB4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15FB5E07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752F5E7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4B08411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2C7889F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2BD10CC3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D05854" w:rsidRPr="00D05854" w14:paraId="24AB4E47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656265B0" w14:textId="77777777" w:rsidR="002D20A5" w:rsidRPr="00D05854" w:rsidRDefault="002D20A5" w:rsidP="00037E82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per category chang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0AE3FFAF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3 (0.53, 1.00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67D4A1E1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4 (0.92, 1.66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6353359D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2 (1.03, 1.44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0A3CB210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5587C41D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8 (0.47, 0.97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47B5E22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57 (1.18, 2.09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1BD710C6" w14:textId="77777777" w:rsidR="002D20A5" w:rsidRPr="00D05854" w:rsidRDefault="002D20A5" w:rsidP="00037E82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2 (0.95, 1.32)</w:t>
            </w:r>
          </w:p>
        </w:tc>
      </w:tr>
      <w:tr w:rsidR="00D05854" w:rsidRPr="00D05854" w14:paraId="35ADAE79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5AE6C52B" w14:textId="77777777" w:rsidR="002D20A5" w:rsidRPr="00D05854" w:rsidRDefault="002D20A5" w:rsidP="00CC5AFD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6226F87B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0C177C2D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7C0376A0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2BEAE5BE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6D7C692F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8DC34FF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12E9FD78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D05854" w:rsidRPr="00D05854" w14:paraId="7768592E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630B358A" w14:textId="77777777" w:rsidR="002D20A5" w:rsidRPr="00D05854" w:rsidRDefault="002D20A5" w:rsidP="00CC5AFD">
            <w:pPr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</w:rPr>
              <w:t xml:space="preserve">Own educational level         </w:t>
            </w:r>
            <w:r w:rsidRPr="00D05854">
              <w:rPr>
                <w:rFonts w:ascii="Times New Roman" w:hAnsi="Times New Roman" w:cs="Times New Roman"/>
                <w:i/>
              </w:rPr>
              <w:t xml:space="preserve">Degree or higher </w:t>
            </w:r>
          </w:p>
          <w:p w14:paraId="4011EA51" w14:textId="77777777" w:rsidR="002D20A5" w:rsidRPr="00D05854" w:rsidRDefault="002D20A5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A levels, or their equivalents</w:t>
            </w:r>
          </w:p>
          <w:p w14:paraId="0A56F095" w14:textId="77777777" w:rsidR="002D20A5" w:rsidRPr="00D05854" w:rsidRDefault="002D20A5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 xml:space="preserve">O levels, or their equivalents </w:t>
            </w:r>
          </w:p>
          <w:p w14:paraId="44583EB9" w14:textId="77777777" w:rsidR="002D20A5" w:rsidRPr="00D05854" w:rsidRDefault="002D20A5" w:rsidP="00CC5AFD">
            <w:pPr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 xml:space="preserve">CSE, clerical course or equivalent </w:t>
            </w:r>
          </w:p>
          <w:p w14:paraId="086B1AB3" w14:textId="77777777" w:rsidR="002D20A5" w:rsidRPr="00D05854" w:rsidRDefault="002D20A5" w:rsidP="00CC5AFD">
            <w:pPr>
              <w:jc w:val="right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i/>
              </w:rPr>
              <w:t>Non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0FEBF030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696A2CE3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0 (0.58, 2.08)</w:t>
            </w:r>
          </w:p>
          <w:p w14:paraId="2948FD4C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0 (0.39, 1.63)</w:t>
            </w:r>
          </w:p>
          <w:p w14:paraId="702A179C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34 (0.09, 1.22)</w:t>
            </w:r>
          </w:p>
          <w:p w14:paraId="19D8B50F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62 (0.31, 1.23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29A6BDD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7CCCCBB2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2 (0.47, 2.21)</w:t>
            </w:r>
          </w:p>
          <w:p w14:paraId="57AF6486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2 (0.65, 3.13)</w:t>
            </w:r>
          </w:p>
          <w:p w14:paraId="7EB0421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0 (0.53, 3.74)</w:t>
            </w:r>
          </w:p>
          <w:p w14:paraId="4AE37AC4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8 (0.50, 2.30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13E97CF5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7F6B8EFA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2 (0.89, 2.27)</w:t>
            </w:r>
          </w:p>
          <w:p w14:paraId="5C59141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48 (0.91, 2.41)</w:t>
            </w:r>
          </w:p>
          <w:p w14:paraId="6063A4C5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94 (1.10, 3.43)</w:t>
            </w:r>
          </w:p>
          <w:p w14:paraId="69B4F62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64 (1.04, 2.59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5E5509AB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7F60BF7B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3D9ED422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3 (0.39, 1.35)</w:t>
            </w:r>
          </w:p>
          <w:p w14:paraId="113CFF56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52 (0.25, 1.07)</w:t>
            </w:r>
          </w:p>
          <w:p w14:paraId="6C1C37B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21 (0.05, 0.92)</w:t>
            </w:r>
          </w:p>
          <w:p w14:paraId="11917D03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37 (0.18, 0.76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5758B5F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59708697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9 (0.38, 2.61)</w:t>
            </w:r>
          </w:p>
          <w:p w14:paraId="4CE828D8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73 (0.67, 4.50)</w:t>
            </w:r>
          </w:p>
          <w:p w14:paraId="0173C615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.58 (1.30, 9.87)</w:t>
            </w:r>
          </w:p>
          <w:p w14:paraId="5182BE6A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.69 (1.11, 6.53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1FCFB77C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0</w:t>
            </w:r>
          </w:p>
          <w:p w14:paraId="7EBEE037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21 (0.77, 1.90)</w:t>
            </w:r>
          </w:p>
          <w:p w14:paraId="7BACABD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9 (0.74, 1.92)</w:t>
            </w:r>
          </w:p>
          <w:p w14:paraId="2A486B49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63 (0.92, 2.88)</w:t>
            </w:r>
          </w:p>
          <w:p w14:paraId="37489AD3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93 (1.25, 2.99)</w:t>
            </w:r>
          </w:p>
        </w:tc>
      </w:tr>
      <w:tr w:rsidR="00D05854" w:rsidRPr="00D05854" w14:paraId="769C0E65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79323351" w14:textId="77777777" w:rsidR="002D20A5" w:rsidRPr="00D05854" w:rsidRDefault="002D20A5" w:rsidP="00AD0496">
            <w:pPr>
              <w:jc w:val="right"/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15E7A323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726A412A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7152E516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142B6E83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613B5242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BCF906F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24E4BFBA" w14:textId="77777777" w:rsidR="002D20A5" w:rsidRPr="00D05854" w:rsidRDefault="002D20A5" w:rsidP="00EA309C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D05854" w:rsidRPr="00D05854" w14:paraId="4AFADBF7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5BE13200" w14:textId="77777777" w:rsidR="002D20A5" w:rsidRPr="00D05854" w:rsidRDefault="002D20A5" w:rsidP="00AD049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per category chang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694806D5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4 (0.72, 0.98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0B3B1B9C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2 (0.88, 1.19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759ED74E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9 (1.00, 1.19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9B6CEE8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252C98F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7 (0.64, 0.91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AF5DB4E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4 (1.15, 1.57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04EB1E6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18 (1.09, 1.28)</w:t>
            </w:r>
          </w:p>
        </w:tc>
      </w:tr>
      <w:tr w:rsidR="00D05854" w:rsidRPr="00D05854" w14:paraId="5FB8ABB9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14D57E8E" w14:textId="77777777" w:rsidR="002D20A5" w:rsidRPr="00D05854" w:rsidRDefault="002D20A5" w:rsidP="00AD0496">
            <w:pPr>
              <w:jc w:val="right"/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5D64CFAC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7F7FDB43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670B9B1D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434A9874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1FC769B7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02F6793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75A540ED" w14:textId="77777777" w:rsidR="002D20A5" w:rsidRPr="00D05854" w:rsidRDefault="002D20A5" w:rsidP="00EA309C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</w:p>
        </w:tc>
      </w:tr>
      <w:tr w:rsidR="00D05854" w:rsidRPr="00D05854" w14:paraId="14B1D024" w14:textId="77777777" w:rsidTr="00CC5AFD">
        <w:trPr>
          <w:jc w:val="center"/>
        </w:trPr>
        <w:tc>
          <w:tcPr>
            <w:tcW w:w="4271" w:type="dxa"/>
            <w:tcBorders>
              <w:top w:val="nil"/>
              <w:bottom w:val="nil"/>
            </w:tcBorders>
          </w:tcPr>
          <w:p w14:paraId="4AA0BA23" w14:textId="77777777" w:rsidR="002D20A5" w:rsidRPr="00D05854" w:rsidRDefault="002D20A5" w:rsidP="006D31B6">
            <w:pPr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</w:rPr>
              <w:t xml:space="preserve">Verbal memory at age 53     </w:t>
            </w:r>
            <w:r w:rsidRPr="00D05854">
              <w:rPr>
                <w:rFonts w:ascii="Times New Roman" w:hAnsi="Times New Roman" w:cs="Times New Roman"/>
                <w:i/>
              </w:rPr>
              <w:t>per 1SD increase</w:t>
            </w:r>
          </w:p>
        </w:tc>
        <w:tc>
          <w:tcPr>
            <w:tcW w:w="1714" w:type="dxa"/>
            <w:tcBorders>
              <w:top w:val="nil"/>
              <w:bottom w:val="nil"/>
            </w:tcBorders>
          </w:tcPr>
          <w:p w14:paraId="1311BA11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5 (0.78, 1.17)</w:t>
            </w:r>
          </w:p>
        </w:tc>
        <w:tc>
          <w:tcPr>
            <w:tcW w:w="1838" w:type="dxa"/>
            <w:tcBorders>
              <w:top w:val="nil"/>
              <w:bottom w:val="nil"/>
            </w:tcBorders>
          </w:tcPr>
          <w:p w14:paraId="2A1BE07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5 (0.69, 1.05)</w:t>
            </w:r>
          </w:p>
        </w:tc>
        <w:tc>
          <w:tcPr>
            <w:tcW w:w="1707" w:type="dxa"/>
            <w:tcBorders>
              <w:top w:val="nil"/>
              <w:bottom w:val="nil"/>
            </w:tcBorders>
          </w:tcPr>
          <w:p w14:paraId="0A7FEBB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0 (0.71, 0.91)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8835A58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  <w:bottom w:val="nil"/>
            </w:tcBorders>
          </w:tcPr>
          <w:p w14:paraId="122DD403" w14:textId="77777777" w:rsidR="002D20A5" w:rsidRPr="00D05854" w:rsidRDefault="002D20A5" w:rsidP="00560CB4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6 (1.07, 1.73)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32B3C1A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57 (0.46, 0.71)</w:t>
            </w:r>
          </w:p>
        </w:tc>
        <w:tc>
          <w:tcPr>
            <w:tcW w:w="1756" w:type="dxa"/>
            <w:tcBorders>
              <w:top w:val="nil"/>
              <w:bottom w:val="nil"/>
            </w:tcBorders>
          </w:tcPr>
          <w:p w14:paraId="2CAD7016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82 (0.73, 0.92)</w:t>
            </w:r>
          </w:p>
        </w:tc>
      </w:tr>
      <w:tr w:rsidR="00D05854" w:rsidRPr="00D05854" w14:paraId="6EF8157B" w14:textId="77777777" w:rsidTr="00CC5AFD">
        <w:trPr>
          <w:jc w:val="center"/>
        </w:trPr>
        <w:tc>
          <w:tcPr>
            <w:tcW w:w="4271" w:type="dxa"/>
            <w:tcBorders>
              <w:top w:val="nil"/>
            </w:tcBorders>
          </w:tcPr>
          <w:p w14:paraId="048ABEE3" w14:textId="77777777" w:rsidR="002D20A5" w:rsidRPr="00D05854" w:rsidRDefault="002D20A5" w:rsidP="006D31B6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Search speed at age 53         </w:t>
            </w:r>
            <w:r w:rsidRPr="00D05854">
              <w:rPr>
                <w:rFonts w:ascii="Times New Roman" w:hAnsi="Times New Roman" w:cs="Times New Roman"/>
                <w:i/>
              </w:rPr>
              <w:t>per 1SD increase</w:t>
            </w:r>
          </w:p>
        </w:tc>
        <w:tc>
          <w:tcPr>
            <w:tcW w:w="1714" w:type="dxa"/>
            <w:tcBorders>
              <w:top w:val="nil"/>
            </w:tcBorders>
          </w:tcPr>
          <w:p w14:paraId="59C9BAB8" w14:textId="77777777" w:rsidR="002D20A5" w:rsidRPr="00D05854" w:rsidRDefault="002D20A5" w:rsidP="00422331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8 (0.89, 1.32)</w:t>
            </w:r>
          </w:p>
        </w:tc>
        <w:tc>
          <w:tcPr>
            <w:tcW w:w="1838" w:type="dxa"/>
            <w:tcBorders>
              <w:top w:val="nil"/>
            </w:tcBorders>
          </w:tcPr>
          <w:p w14:paraId="2B0CFDC9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3 (0.84, 1.27)</w:t>
            </w:r>
          </w:p>
        </w:tc>
        <w:tc>
          <w:tcPr>
            <w:tcW w:w="1707" w:type="dxa"/>
            <w:tcBorders>
              <w:top w:val="nil"/>
            </w:tcBorders>
          </w:tcPr>
          <w:p w14:paraId="2C70D2CD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01 (0.90, 1.13)</w:t>
            </w:r>
          </w:p>
        </w:tc>
        <w:tc>
          <w:tcPr>
            <w:tcW w:w="236" w:type="dxa"/>
            <w:tcBorders>
              <w:top w:val="nil"/>
            </w:tcBorders>
          </w:tcPr>
          <w:p w14:paraId="7F53C096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  <w:tcBorders>
              <w:top w:val="nil"/>
            </w:tcBorders>
          </w:tcPr>
          <w:p w14:paraId="4B102A96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.34 (1.09, 1.64)</w:t>
            </w:r>
          </w:p>
        </w:tc>
        <w:tc>
          <w:tcPr>
            <w:tcW w:w="1701" w:type="dxa"/>
            <w:tcBorders>
              <w:top w:val="nil"/>
            </w:tcBorders>
          </w:tcPr>
          <w:p w14:paraId="463E8C24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2 (0.57, 0.91)</w:t>
            </w:r>
          </w:p>
        </w:tc>
        <w:tc>
          <w:tcPr>
            <w:tcW w:w="1756" w:type="dxa"/>
            <w:tcBorders>
              <w:top w:val="nil"/>
            </w:tcBorders>
          </w:tcPr>
          <w:p w14:paraId="68931E23" w14:textId="77777777" w:rsidR="002D20A5" w:rsidRPr="00D05854" w:rsidRDefault="002D20A5" w:rsidP="00EA309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96 (0.85, 1.08)</w:t>
            </w:r>
          </w:p>
        </w:tc>
      </w:tr>
    </w:tbl>
    <w:p w14:paraId="3E5CF7AF" w14:textId="77777777" w:rsidR="00CC5AFD" w:rsidRPr="00D05854" w:rsidRDefault="001A044B" w:rsidP="001A044B">
      <w:pPr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</w:rPr>
        <w:t>* No evidence of interactions with sex when formally tested (Grip strength:</w:t>
      </w:r>
      <w:r w:rsidR="00C01C3E" w:rsidRPr="00D05854">
        <w:rPr>
          <w:rFonts w:ascii="Times New Roman" w:hAnsi="Times New Roman" w:cs="Times New Roman"/>
        </w:rPr>
        <w:t xml:space="preserve"> </w:t>
      </w:r>
      <w:r w:rsidRPr="00D05854">
        <w:rPr>
          <w:rFonts w:ascii="Times New Roman" w:hAnsi="Times New Roman" w:cs="Times New Roman"/>
        </w:rPr>
        <w:t>b</w:t>
      </w:r>
      <w:r w:rsidR="00C01C3E" w:rsidRPr="00D05854">
        <w:rPr>
          <w:rFonts w:ascii="Times New Roman" w:hAnsi="Times New Roman" w:cs="Times New Roman"/>
        </w:rPr>
        <w:t>irth weight</w:t>
      </w:r>
      <w:r w:rsidRPr="00D05854">
        <w:rPr>
          <w:rFonts w:ascii="Times New Roman" w:hAnsi="Times New Roman" w:cs="Times New Roman"/>
        </w:rPr>
        <w:t xml:space="preserve"> p=0.90; father’s occ</w:t>
      </w:r>
      <w:r w:rsidR="00C01C3E" w:rsidRPr="00D05854">
        <w:rPr>
          <w:rFonts w:ascii="Times New Roman" w:hAnsi="Times New Roman" w:cs="Times New Roman"/>
        </w:rPr>
        <w:t>upational class</w:t>
      </w:r>
      <w:r w:rsidRPr="00D05854">
        <w:rPr>
          <w:rFonts w:ascii="Times New Roman" w:hAnsi="Times New Roman" w:cs="Times New Roman"/>
        </w:rPr>
        <w:t xml:space="preserve"> p=</w:t>
      </w:r>
      <w:r w:rsidR="00AD0496" w:rsidRPr="00D05854">
        <w:rPr>
          <w:rFonts w:ascii="Times New Roman" w:hAnsi="Times New Roman" w:cs="Times New Roman"/>
        </w:rPr>
        <w:t>0.94</w:t>
      </w:r>
      <w:r w:rsidRPr="00D05854">
        <w:rPr>
          <w:rFonts w:ascii="Times New Roman" w:hAnsi="Times New Roman" w:cs="Times New Roman"/>
        </w:rPr>
        <w:t>; maternal education</w:t>
      </w:r>
      <w:r w:rsidR="00DA586E" w:rsidRPr="00D05854">
        <w:rPr>
          <w:rFonts w:ascii="Times New Roman" w:hAnsi="Times New Roman" w:cs="Times New Roman"/>
        </w:rPr>
        <w:t>al level</w:t>
      </w:r>
      <w:r w:rsidRPr="00D05854">
        <w:rPr>
          <w:rFonts w:ascii="Times New Roman" w:hAnsi="Times New Roman" w:cs="Times New Roman"/>
        </w:rPr>
        <w:t xml:space="preserve"> p=0.39; own education</w:t>
      </w:r>
      <w:r w:rsidR="00C01C3E" w:rsidRPr="00D05854">
        <w:rPr>
          <w:rFonts w:ascii="Times New Roman" w:hAnsi="Times New Roman" w:cs="Times New Roman"/>
        </w:rPr>
        <w:t>al level</w:t>
      </w:r>
      <w:r w:rsidRPr="00D05854">
        <w:rPr>
          <w:rFonts w:ascii="Times New Roman" w:hAnsi="Times New Roman" w:cs="Times New Roman"/>
        </w:rPr>
        <w:t xml:space="preserve"> p=</w:t>
      </w:r>
      <w:r w:rsidR="00422331" w:rsidRPr="00D05854">
        <w:rPr>
          <w:rFonts w:ascii="Times New Roman" w:hAnsi="Times New Roman" w:cs="Times New Roman"/>
        </w:rPr>
        <w:t>0.73</w:t>
      </w:r>
      <w:r w:rsidRPr="00D05854">
        <w:rPr>
          <w:rFonts w:ascii="Times New Roman" w:hAnsi="Times New Roman" w:cs="Times New Roman"/>
        </w:rPr>
        <w:t>; own occupational class p=</w:t>
      </w:r>
      <w:r w:rsidR="00422331" w:rsidRPr="00D05854">
        <w:rPr>
          <w:rFonts w:ascii="Times New Roman" w:hAnsi="Times New Roman" w:cs="Times New Roman"/>
        </w:rPr>
        <w:t>0.91</w:t>
      </w:r>
      <w:r w:rsidRPr="00D05854">
        <w:rPr>
          <w:rFonts w:ascii="Times New Roman" w:hAnsi="Times New Roman" w:cs="Times New Roman"/>
        </w:rPr>
        <w:t>; verbal memory p=</w:t>
      </w:r>
      <w:r w:rsidR="00422331" w:rsidRPr="00D05854">
        <w:rPr>
          <w:rFonts w:ascii="Times New Roman" w:hAnsi="Times New Roman" w:cs="Times New Roman"/>
        </w:rPr>
        <w:t>0.79</w:t>
      </w:r>
      <w:r w:rsidR="00C01C3E" w:rsidRPr="00D05854">
        <w:rPr>
          <w:rFonts w:ascii="Times New Roman" w:hAnsi="Times New Roman" w:cs="Times New Roman"/>
        </w:rPr>
        <w:t>;</w:t>
      </w:r>
      <w:r w:rsidRPr="00D05854">
        <w:rPr>
          <w:rFonts w:ascii="Times New Roman" w:hAnsi="Times New Roman" w:cs="Times New Roman"/>
        </w:rPr>
        <w:t xml:space="preserve"> search speed p=</w:t>
      </w:r>
      <w:r w:rsidR="00422331" w:rsidRPr="00D05854">
        <w:rPr>
          <w:rFonts w:ascii="Times New Roman" w:hAnsi="Times New Roman" w:cs="Times New Roman"/>
        </w:rPr>
        <w:t>0.41</w:t>
      </w:r>
      <w:r w:rsidRPr="00D05854">
        <w:rPr>
          <w:rFonts w:ascii="Times New Roman" w:hAnsi="Times New Roman" w:cs="Times New Roman"/>
        </w:rPr>
        <w:t xml:space="preserve">; Chair rise </w:t>
      </w:r>
      <w:r w:rsidRPr="00D05854">
        <w:rPr>
          <w:rFonts w:ascii="Times New Roman" w:hAnsi="Times New Roman" w:cs="Times New Roman"/>
        </w:rPr>
        <w:lastRenderedPageBreak/>
        <w:t>speed:</w:t>
      </w:r>
      <w:r w:rsidR="00C01C3E" w:rsidRPr="00D05854">
        <w:rPr>
          <w:rFonts w:ascii="Times New Roman" w:hAnsi="Times New Roman" w:cs="Times New Roman"/>
        </w:rPr>
        <w:t xml:space="preserve"> birth weight</w:t>
      </w:r>
      <w:r w:rsidR="000756E1" w:rsidRPr="00D05854">
        <w:rPr>
          <w:rFonts w:ascii="Times New Roman" w:hAnsi="Times New Roman" w:cs="Times New Roman"/>
        </w:rPr>
        <w:t xml:space="preserve"> p=0.26</w:t>
      </w:r>
      <w:r w:rsidRPr="00D05854">
        <w:rPr>
          <w:rFonts w:ascii="Times New Roman" w:hAnsi="Times New Roman" w:cs="Times New Roman"/>
        </w:rPr>
        <w:t>; father’s occ</w:t>
      </w:r>
      <w:r w:rsidR="00C01C3E" w:rsidRPr="00D05854">
        <w:rPr>
          <w:rFonts w:ascii="Times New Roman" w:hAnsi="Times New Roman" w:cs="Times New Roman"/>
        </w:rPr>
        <w:t>upational class</w:t>
      </w:r>
      <w:r w:rsidRPr="00D05854">
        <w:rPr>
          <w:rFonts w:ascii="Times New Roman" w:hAnsi="Times New Roman" w:cs="Times New Roman"/>
        </w:rPr>
        <w:t xml:space="preserve"> p=</w:t>
      </w:r>
      <w:r w:rsidR="000756E1" w:rsidRPr="00D05854">
        <w:rPr>
          <w:rFonts w:ascii="Times New Roman" w:hAnsi="Times New Roman" w:cs="Times New Roman"/>
        </w:rPr>
        <w:t>0.84</w:t>
      </w:r>
      <w:r w:rsidRPr="00D05854">
        <w:rPr>
          <w:rFonts w:ascii="Times New Roman" w:hAnsi="Times New Roman" w:cs="Times New Roman"/>
        </w:rPr>
        <w:t>; maternal education</w:t>
      </w:r>
      <w:r w:rsidR="00DA586E" w:rsidRPr="00D05854">
        <w:rPr>
          <w:rFonts w:ascii="Times New Roman" w:hAnsi="Times New Roman" w:cs="Times New Roman"/>
        </w:rPr>
        <w:t>al level</w:t>
      </w:r>
      <w:r w:rsidRPr="00D05854">
        <w:rPr>
          <w:rFonts w:ascii="Times New Roman" w:hAnsi="Times New Roman" w:cs="Times New Roman"/>
        </w:rPr>
        <w:t xml:space="preserve"> p=</w:t>
      </w:r>
      <w:r w:rsidR="000756E1" w:rsidRPr="00D05854">
        <w:rPr>
          <w:rFonts w:ascii="Times New Roman" w:hAnsi="Times New Roman" w:cs="Times New Roman"/>
        </w:rPr>
        <w:t>0.34</w:t>
      </w:r>
      <w:r w:rsidRPr="00D05854">
        <w:rPr>
          <w:rFonts w:ascii="Times New Roman" w:hAnsi="Times New Roman" w:cs="Times New Roman"/>
        </w:rPr>
        <w:t>; own education</w:t>
      </w:r>
      <w:r w:rsidR="00C01C3E" w:rsidRPr="00D05854">
        <w:rPr>
          <w:rFonts w:ascii="Times New Roman" w:hAnsi="Times New Roman" w:cs="Times New Roman"/>
        </w:rPr>
        <w:t>al level</w:t>
      </w:r>
      <w:r w:rsidRPr="00D05854">
        <w:rPr>
          <w:rFonts w:ascii="Times New Roman" w:hAnsi="Times New Roman" w:cs="Times New Roman"/>
        </w:rPr>
        <w:t xml:space="preserve"> p=</w:t>
      </w:r>
      <w:r w:rsidR="00560CB4" w:rsidRPr="00D05854">
        <w:rPr>
          <w:rFonts w:ascii="Times New Roman" w:hAnsi="Times New Roman" w:cs="Times New Roman"/>
        </w:rPr>
        <w:t>0.31</w:t>
      </w:r>
      <w:r w:rsidRPr="00D05854">
        <w:rPr>
          <w:rFonts w:ascii="Times New Roman" w:hAnsi="Times New Roman" w:cs="Times New Roman"/>
        </w:rPr>
        <w:t>; own occupational class p=</w:t>
      </w:r>
      <w:r w:rsidR="00560CB4" w:rsidRPr="00D05854">
        <w:rPr>
          <w:rFonts w:ascii="Times New Roman" w:hAnsi="Times New Roman" w:cs="Times New Roman"/>
        </w:rPr>
        <w:t>0.60</w:t>
      </w:r>
      <w:r w:rsidRPr="00D05854">
        <w:rPr>
          <w:rFonts w:ascii="Times New Roman" w:hAnsi="Times New Roman" w:cs="Times New Roman"/>
        </w:rPr>
        <w:t>; verbal memory p=</w:t>
      </w:r>
      <w:r w:rsidR="00560CB4" w:rsidRPr="00D05854">
        <w:rPr>
          <w:rFonts w:ascii="Times New Roman" w:hAnsi="Times New Roman" w:cs="Times New Roman"/>
        </w:rPr>
        <w:t>0.55</w:t>
      </w:r>
      <w:r w:rsidR="00C01C3E" w:rsidRPr="00D05854">
        <w:rPr>
          <w:rFonts w:ascii="Times New Roman" w:hAnsi="Times New Roman" w:cs="Times New Roman"/>
        </w:rPr>
        <w:t>;</w:t>
      </w:r>
      <w:r w:rsidRPr="00D05854">
        <w:rPr>
          <w:rFonts w:ascii="Times New Roman" w:hAnsi="Times New Roman" w:cs="Times New Roman"/>
        </w:rPr>
        <w:t xml:space="preserve"> search speed p=</w:t>
      </w:r>
      <w:r w:rsidR="00560CB4" w:rsidRPr="00D05854">
        <w:rPr>
          <w:rFonts w:ascii="Times New Roman" w:hAnsi="Times New Roman" w:cs="Times New Roman"/>
        </w:rPr>
        <w:t>0.09</w:t>
      </w:r>
      <w:r w:rsidRPr="00D05854">
        <w:rPr>
          <w:rFonts w:ascii="Times New Roman" w:hAnsi="Times New Roman" w:cs="Times New Roman"/>
        </w:rPr>
        <w:t>)</w:t>
      </w:r>
    </w:p>
    <w:p w14:paraId="0F96D2EA" w14:textId="77777777" w:rsidR="001A044B" w:rsidRPr="00D05854" w:rsidRDefault="001A044B" w:rsidP="001A044B">
      <w:pPr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</w:rPr>
        <w:t>Deviations from linearity also formally tested but no evidence of this found.</w:t>
      </w:r>
    </w:p>
    <w:p w14:paraId="2826026C" w14:textId="77777777" w:rsidR="00BC4813" w:rsidRPr="00D05854" w:rsidRDefault="00CC5AFD" w:rsidP="002D20A5">
      <w:pPr>
        <w:ind w:left="720"/>
        <w:rPr>
          <w:rFonts w:ascii="Times New Roman" w:hAnsi="Times New Roman" w:cs="Times New Roman"/>
        </w:rPr>
        <w:sectPr w:rsidR="00BC4813" w:rsidRPr="00D05854" w:rsidSect="002D20A5">
          <w:pgSz w:w="16838" w:h="11906" w:orient="landscape"/>
          <w:pgMar w:top="851" w:right="1418" w:bottom="851" w:left="1418" w:header="709" w:footer="709" w:gutter="0"/>
          <w:cols w:space="708"/>
          <w:docGrid w:linePitch="360"/>
        </w:sectPr>
      </w:pPr>
      <w:r w:rsidRPr="00D05854">
        <w:rPr>
          <w:rFonts w:ascii="Times New Roman" w:hAnsi="Times New Roman" w:cs="Times New Roman"/>
        </w:rPr>
        <w:t xml:space="preserve">Note: estimates for behavioural risk and health indicator count </w:t>
      </w:r>
      <w:r w:rsidR="001F7D81" w:rsidRPr="00D05854">
        <w:rPr>
          <w:rFonts w:ascii="Times New Roman" w:hAnsi="Times New Roman" w:cs="Times New Roman"/>
        </w:rPr>
        <w:t xml:space="preserve">not shown as these have previously been </w:t>
      </w:r>
      <w:r w:rsidRPr="00D05854">
        <w:rPr>
          <w:rFonts w:ascii="Times New Roman" w:hAnsi="Times New Roman" w:cs="Times New Roman"/>
        </w:rPr>
        <w:t xml:space="preserve">reported in Cooper et </w:t>
      </w:r>
      <w:r w:rsidR="002D20A5" w:rsidRPr="00D05854">
        <w:rPr>
          <w:rFonts w:ascii="Times New Roman" w:hAnsi="Times New Roman" w:cs="Times New Roman"/>
        </w:rPr>
        <w:t>al, 2016</w:t>
      </w:r>
      <w:r w:rsidR="00A2476D" w:rsidRPr="00D05854">
        <w:rPr>
          <w:rFonts w:ascii="Times New Roman" w:hAnsi="Times New Roman" w:cs="Times New Roman"/>
        </w:rPr>
        <w:fldChar w:fldCharType="begin">
          <w:fldData xml:space="preserve">PFJlZm1hbj48Q2l0ZT48QXV0aG9yPkNvb3BlcjwvQXV0aG9yPjxZZWFyPjIwMTY8L1llYXI+PFJl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</w:fldData>
        </w:fldChar>
      </w:r>
      <w:r w:rsidR="00A2476D" w:rsidRPr="00D05854">
        <w:rPr>
          <w:rFonts w:ascii="Times New Roman" w:hAnsi="Times New Roman" w:cs="Times New Roman"/>
        </w:rPr>
        <w:instrText xml:space="preserve"> ADDIN REFMGR.CITE </w:instrText>
      </w:r>
      <w:r w:rsidR="00A2476D" w:rsidRPr="00D05854">
        <w:rPr>
          <w:rFonts w:ascii="Times New Roman" w:hAnsi="Times New Roman" w:cs="Times New Roman"/>
        </w:rPr>
        <w:fldChar w:fldCharType="begin">
          <w:fldData xml:space="preserve">PFJlZm1hbj48Q2l0ZT48QXV0aG9yPkNvb3BlcjwvQXV0aG9yPjxZZWFyPjIwMTY8L1llYXI+PFJl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</w:fldData>
        </w:fldChar>
      </w:r>
      <w:r w:rsidR="00A2476D" w:rsidRPr="00D05854">
        <w:rPr>
          <w:rFonts w:ascii="Times New Roman" w:hAnsi="Times New Roman" w:cs="Times New Roman"/>
        </w:rPr>
        <w:instrText xml:space="preserve"> ADDIN EN.CITE.DATA </w:instrText>
      </w:r>
      <w:r w:rsidR="00A2476D" w:rsidRPr="00D05854">
        <w:rPr>
          <w:rFonts w:ascii="Times New Roman" w:hAnsi="Times New Roman" w:cs="Times New Roman"/>
        </w:rPr>
      </w:r>
      <w:r w:rsidR="00A2476D" w:rsidRPr="00D05854">
        <w:rPr>
          <w:rFonts w:ascii="Times New Roman" w:hAnsi="Times New Roman" w:cs="Times New Roman"/>
        </w:rPr>
        <w:fldChar w:fldCharType="end"/>
      </w:r>
      <w:r w:rsidR="00A2476D" w:rsidRPr="00D05854">
        <w:rPr>
          <w:rFonts w:ascii="Times New Roman" w:hAnsi="Times New Roman" w:cs="Times New Roman"/>
        </w:rPr>
      </w:r>
      <w:r w:rsidR="00A2476D" w:rsidRPr="00D05854">
        <w:rPr>
          <w:rFonts w:ascii="Times New Roman" w:hAnsi="Times New Roman" w:cs="Times New Roman"/>
        </w:rPr>
        <w:fldChar w:fldCharType="separate"/>
      </w:r>
      <w:r w:rsidR="00A2476D" w:rsidRPr="00D05854">
        <w:rPr>
          <w:rFonts w:ascii="Times New Roman" w:hAnsi="Times New Roman" w:cs="Times New Roman"/>
          <w:noProof/>
        </w:rPr>
        <w:t>(1)</w:t>
      </w:r>
      <w:r w:rsidR="00A2476D" w:rsidRPr="00D05854">
        <w:rPr>
          <w:rFonts w:ascii="Times New Roman" w:hAnsi="Times New Roman" w:cs="Times New Roman"/>
        </w:rPr>
        <w:fldChar w:fldCharType="end"/>
      </w:r>
    </w:p>
    <w:p w14:paraId="5537B18A" w14:textId="77777777" w:rsidR="00A50F43" w:rsidRPr="00D05854" w:rsidRDefault="00A50F43" w:rsidP="00A50F43">
      <w:pPr>
        <w:spacing w:line="276" w:lineRule="auto"/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4: </w:t>
      </w:r>
      <w:r w:rsidR="002536AF" w:rsidRPr="00D05854">
        <w:rPr>
          <w:rFonts w:ascii="Times New Roman" w:hAnsi="Times New Roman" w:cs="Times New Roman"/>
          <w:sz w:val="24"/>
          <w:szCs w:val="24"/>
        </w:rPr>
        <w:t xml:space="preserve">Mean (SD) and </w:t>
      </w:r>
      <w:r w:rsidR="00AD15C6" w:rsidRPr="00D05854">
        <w:rPr>
          <w:rFonts w:ascii="Times New Roman" w:hAnsi="Times New Roman" w:cs="Times New Roman"/>
          <w:sz w:val="24"/>
          <w:szCs w:val="24"/>
        </w:rPr>
        <w:t xml:space="preserve">inter-quartile </w:t>
      </w:r>
      <w:r w:rsidR="002536AF" w:rsidRPr="00D05854">
        <w:rPr>
          <w:rFonts w:ascii="Times New Roman" w:hAnsi="Times New Roman" w:cs="Times New Roman"/>
          <w:sz w:val="24"/>
          <w:szCs w:val="24"/>
        </w:rPr>
        <w:t>r</w:t>
      </w:r>
      <w:r w:rsidRPr="00D05854">
        <w:rPr>
          <w:rFonts w:ascii="Times New Roman" w:hAnsi="Times New Roman" w:cs="Times New Roman"/>
          <w:sz w:val="24"/>
          <w:szCs w:val="24"/>
        </w:rPr>
        <w:t xml:space="preserve">ange </w:t>
      </w:r>
      <w:r w:rsidR="00AD15C6" w:rsidRPr="00D05854">
        <w:rPr>
          <w:rFonts w:ascii="Times New Roman" w:hAnsi="Times New Roman" w:cs="Times New Roman"/>
          <w:sz w:val="24"/>
          <w:szCs w:val="24"/>
        </w:rPr>
        <w:t xml:space="preserve">(IQR) </w:t>
      </w:r>
      <w:r w:rsidRPr="00D05854">
        <w:rPr>
          <w:rFonts w:ascii="Times New Roman" w:hAnsi="Times New Roman" w:cs="Times New Roman"/>
          <w:sz w:val="24"/>
          <w:szCs w:val="24"/>
        </w:rPr>
        <w:t>of change scores in each outcome category of grip strength and chair rise speed</w:t>
      </w:r>
    </w:p>
    <w:p w14:paraId="54A2DFD6" w14:textId="77777777" w:rsidR="00A50F43" w:rsidRPr="00D05854" w:rsidRDefault="00A50F43" w:rsidP="00A50F43">
      <w:pPr>
        <w:spacing w:line="276" w:lineRule="auto"/>
        <w:ind w:left="720"/>
        <w:rPr>
          <w:rFonts w:ascii="Times New Roman" w:hAnsi="Times New Roman" w:cs="Times New Roman"/>
        </w:rPr>
      </w:pPr>
    </w:p>
    <w:tbl>
      <w:tblPr>
        <w:tblStyle w:val="TableGrid"/>
        <w:tblW w:w="7967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1"/>
        <w:gridCol w:w="1460"/>
        <w:gridCol w:w="1447"/>
        <w:gridCol w:w="236"/>
        <w:gridCol w:w="1349"/>
        <w:gridCol w:w="1534"/>
      </w:tblGrid>
      <w:tr w:rsidR="00D05854" w:rsidRPr="00D05854" w14:paraId="6C684E8D" w14:textId="77777777" w:rsidTr="0076192B">
        <w:trPr>
          <w:jc w:val="center"/>
        </w:trPr>
        <w:tc>
          <w:tcPr>
            <w:tcW w:w="1941" w:type="dxa"/>
            <w:tcBorders>
              <w:bottom w:val="nil"/>
            </w:tcBorders>
          </w:tcPr>
          <w:p w14:paraId="0771F361" w14:textId="77777777" w:rsidR="0076192B" w:rsidRPr="00D05854" w:rsidRDefault="0076192B" w:rsidP="00C57C4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0" w:type="dxa"/>
            <w:tcBorders>
              <w:bottom w:val="nil"/>
            </w:tcBorders>
          </w:tcPr>
          <w:p w14:paraId="39929386" w14:textId="77777777" w:rsidR="0076192B" w:rsidRPr="00D05854" w:rsidRDefault="0076192B" w:rsidP="002536AF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n</w:t>
            </w:r>
          </w:p>
        </w:tc>
        <w:tc>
          <w:tcPr>
            <w:tcW w:w="1447" w:type="dxa"/>
            <w:tcBorders>
              <w:bottom w:val="nil"/>
            </w:tcBorders>
          </w:tcPr>
          <w:p w14:paraId="473259DD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6" w:type="dxa"/>
            <w:tcBorders>
              <w:bottom w:val="nil"/>
            </w:tcBorders>
          </w:tcPr>
          <w:p w14:paraId="71AE597C" w14:textId="77777777" w:rsidR="0076192B" w:rsidRPr="00D05854" w:rsidRDefault="0076192B" w:rsidP="002536AF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49" w:type="dxa"/>
            <w:tcBorders>
              <w:bottom w:val="nil"/>
            </w:tcBorders>
          </w:tcPr>
          <w:p w14:paraId="48ABE0F5" w14:textId="77777777" w:rsidR="0076192B" w:rsidRPr="00D05854" w:rsidRDefault="0076192B" w:rsidP="002536AF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Women</w:t>
            </w:r>
          </w:p>
        </w:tc>
        <w:tc>
          <w:tcPr>
            <w:tcW w:w="1534" w:type="dxa"/>
            <w:tcBorders>
              <w:bottom w:val="nil"/>
            </w:tcBorders>
          </w:tcPr>
          <w:p w14:paraId="04E1FB09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D05854" w:rsidRPr="00D05854" w14:paraId="46D2AB0C" w14:textId="77777777" w:rsidTr="0076192B">
        <w:trPr>
          <w:jc w:val="center"/>
        </w:trPr>
        <w:tc>
          <w:tcPr>
            <w:tcW w:w="1941" w:type="dxa"/>
            <w:tcBorders>
              <w:top w:val="nil"/>
              <w:bottom w:val="nil"/>
            </w:tcBorders>
          </w:tcPr>
          <w:p w14:paraId="789A5F98" w14:textId="77777777" w:rsidR="0076192B" w:rsidRPr="00D05854" w:rsidRDefault="0076192B" w:rsidP="00C57C4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</w:tcBorders>
          </w:tcPr>
          <w:p w14:paraId="55524B78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an (SD)</w:t>
            </w:r>
          </w:p>
        </w:tc>
        <w:tc>
          <w:tcPr>
            <w:tcW w:w="1447" w:type="dxa"/>
            <w:tcBorders>
              <w:top w:val="nil"/>
            </w:tcBorders>
          </w:tcPr>
          <w:p w14:paraId="5126212B" w14:textId="77777777" w:rsidR="0076192B" w:rsidRPr="00D05854" w:rsidRDefault="0076192B" w:rsidP="00AD15C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IQR 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ED36203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49" w:type="dxa"/>
            <w:tcBorders>
              <w:top w:val="nil"/>
            </w:tcBorders>
          </w:tcPr>
          <w:p w14:paraId="4E63DC70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Mean (SD)</w:t>
            </w:r>
          </w:p>
        </w:tc>
        <w:tc>
          <w:tcPr>
            <w:tcW w:w="1534" w:type="dxa"/>
            <w:tcBorders>
              <w:top w:val="nil"/>
            </w:tcBorders>
          </w:tcPr>
          <w:p w14:paraId="680C9C3C" w14:textId="77777777" w:rsidR="0076192B" w:rsidRPr="00D05854" w:rsidRDefault="0076192B" w:rsidP="00C57C4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IQR</w:t>
            </w:r>
          </w:p>
        </w:tc>
      </w:tr>
      <w:tr w:rsidR="00D05854" w:rsidRPr="00D05854" w14:paraId="10A86253" w14:textId="77777777" w:rsidTr="0076192B">
        <w:trPr>
          <w:jc w:val="center"/>
        </w:trPr>
        <w:tc>
          <w:tcPr>
            <w:tcW w:w="1941" w:type="dxa"/>
            <w:tcBorders>
              <w:top w:val="nil"/>
              <w:bottom w:val="nil"/>
            </w:tcBorders>
          </w:tcPr>
          <w:p w14:paraId="1AF8D1DD" w14:textId="77777777" w:rsidR="0076192B" w:rsidRPr="00D05854" w:rsidRDefault="0076192B" w:rsidP="00C57C46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Grip strength (kg)                 </w:t>
            </w:r>
          </w:p>
          <w:p w14:paraId="5697D158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1946F071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5182DFDD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24D2FFB2" w14:textId="77777777" w:rsidR="0076192B" w:rsidRPr="00D05854" w:rsidRDefault="0076192B" w:rsidP="002536AF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</w:tc>
        <w:tc>
          <w:tcPr>
            <w:tcW w:w="1460" w:type="dxa"/>
            <w:tcBorders>
              <w:bottom w:val="nil"/>
            </w:tcBorders>
          </w:tcPr>
          <w:p w14:paraId="4DA82468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</w:p>
          <w:p w14:paraId="46899454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4 (11.1)</w:t>
            </w:r>
          </w:p>
          <w:p w14:paraId="270C3F99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8.7 (8.5)</w:t>
            </w:r>
          </w:p>
          <w:p w14:paraId="1BF08556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3.4 (8.6)</w:t>
            </w:r>
          </w:p>
          <w:p w14:paraId="7537E2EB" w14:textId="77777777" w:rsidR="0076192B" w:rsidRPr="00D05854" w:rsidRDefault="0076192B" w:rsidP="002536A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.2 (7.0)</w:t>
            </w:r>
          </w:p>
        </w:tc>
        <w:tc>
          <w:tcPr>
            <w:tcW w:w="1447" w:type="dxa"/>
            <w:tcBorders>
              <w:bottom w:val="nil"/>
            </w:tcBorders>
          </w:tcPr>
          <w:p w14:paraId="7C0957CA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0D79DB7E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6.9 to 7.0</w:t>
            </w:r>
          </w:p>
          <w:p w14:paraId="16E63509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2.8 to -13.1</w:t>
            </w:r>
          </w:p>
          <w:p w14:paraId="188D5FF5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8.9 to -1.0</w:t>
            </w:r>
          </w:p>
          <w:p w14:paraId="02A6EAA3" w14:textId="77777777" w:rsidR="0076192B" w:rsidRPr="00D05854" w:rsidRDefault="0076192B" w:rsidP="00AD15C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4.8 to 2.7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58841E45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49" w:type="dxa"/>
            <w:tcBorders>
              <w:bottom w:val="nil"/>
            </w:tcBorders>
          </w:tcPr>
          <w:p w14:paraId="5F8A199B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5005264D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.7 (7.6)</w:t>
            </w:r>
          </w:p>
          <w:p w14:paraId="709B2D63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2.4 (5.8)</w:t>
            </w:r>
          </w:p>
          <w:p w14:paraId="0C2931DE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3.1 (8.5)</w:t>
            </w:r>
          </w:p>
          <w:p w14:paraId="236AD1B7" w14:textId="77777777" w:rsidR="0076192B" w:rsidRPr="00D05854" w:rsidRDefault="0076192B" w:rsidP="002536A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.2 (3.8)</w:t>
            </w:r>
          </w:p>
        </w:tc>
        <w:tc>
          <w:tcPr>
            <w:tcW w:w="1534" w:type="dxa"/>
            <w:tcBorders>
              <w:bottom w:val="nil"/>
            </w:tcBorders>
          </w:tcPr>
          <w:p w14:paraId="53FC1892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094770A2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4.5 to 4.8</w:t>
            </w:r>
          </w:p>
          <w:p w14:paraId="14B8B74B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5.8 to -8.1</w:t>
            </w:r>
          </w:p>
          <w:p w14:paraId="0D5C73D1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4.6 to 1.3</w:t>
            </w:r>
          </w:p>
          <w:p w14:paraId="2ED3DBEA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3</w:t>
            </w:r>
            <w:r w:rsidR="00627576" w:rsidRPr="00D05854">
              <w:rPr>
                <w:rFonts w:ascii="Times New Roman" w:hAnsi="Times New Roman" w:cs="Times New Roman"/>
              </w:rPr>
              <w:t>.0</w:t>
            </w:r>
            <w:r w:rsidRPr="00D05854">
              <w:rPr>
                <w:rFonts w:ascii="Times New Roman" w:hAnsi="Times New Roman" w:cs="Times New Roman"/>
              </w:rPr>
              <w:t xml:space="preserve"> to 1.9</w:t>
            </w:r>
          </w:p>
        </w:tc>
      </w:tr>
      <w:tr w:rsidR="00D05854" w:rsidRPr="00D05854" w14:paraId="51A2095A" w14:textId="77777777" w:rsidTr="0076192B">
        <w:trPr>
          <w:jc w:val="center"/>
        </w:trPr>
        <w:tc>
          <w:tcPr>
            <w:tcW w:w="1941" w:type="dxa"/>
            <w:tcBorders>
              <w:top w:val="nil"/>
              <w:bottom w:val="nil"/>
            </w:tcBorders>
          </w:tcPr>
          <w:p w14:paraId="26D0B41D" w14:textId="77777777" w:rsidR="0076192B" w:rsidRPr="00D05854" w:rsidRDefault="0076192B" w:rsidP="00C57C46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460" w:type="dxa"/>
            <w:tcBorders>
              <w:top w:val="nil"/>
              <w:bottom w:val="nil"/>
            </w:tcBorders>
          </w:tcPr>
          <w:p w14:paraId="2F9A8B96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56E9C52B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13DEDFE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349" w:type="dxa"/>
            <w:tcBorders>
              <w:top w:val="nil"/>
              <w:bottom w:val="nil"/>
            </w:tcBorders>
          </w:tcPr>
          <w:p w14:paraId="1FE00E47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4" w:type="dxa"/>
            <w:tcBorders>
              <w:top w:val="nil"/>
              <w:bottom w:val="nil"/>
            </w:tcBorders>
          </w:tcPr>
          <w:p w14:paraId="71908DEF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7A1846" w:rsidRPr="00D05854" w14:paraId="70934F1B" w14:textId="77777777" w:rsidTr="0076192B">
        <w:trPr>
          <w:jc w:val="center"/>
        </w:trPr>
        <w:tc>
          <w:tcPr>
            <w:tcW w:w="1941" w:type="dxa"/>
            <w:tcBorders>
              <w:top w:val="nil"/>
            </w:tcBorders>
          </w:tcPr>
          <w:p w14:paraId="504DA187" w14:textId="77777777" w:rsidR="0076192B" w:rsidRPr="00D05854" w:rsidRDefault="0076192B" w:rsidP="00C57C46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Chair rise speed (stands/min)</w:t>
            </w:r>
          </w:p>
          <w:p w14:paraId="4D3A9E18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5CCFE7B1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2EF85D80" w14:textId="77777777" w:rsidR="0076192B" w:rsidRPr="00D05854" w:rsidRDefault="0076192B" w:rsidP="00C57C46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0927B612" w14:textId="77777777" w:rsidR="0076192B" w:rsidRPr="00D05854" w:rsidRDefault="0076192B" w:rsidP="002536AF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</w:tc>
        <w:tc>
          <w:tcPr>
            <w:tcW w:w="1460" w:type="dxa"/>
            <w:tcBorders>
              <w:top w:val="nil"/>
            </w:tcBorders>
          </w:tcPr>
          <w:p w14:paraId="5380775A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026F94FC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0DB3407F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.9 (7.1)</w:t>
            </w:r>
          </w:p>
          <w:p w14:paraId="30BDFD6A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6.6 (11.0)</w:t>
            </w:r>
          </w:p>
          <w:p w14:paraId="03AF9B9C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8.7 (10.9)</w:t>
            </w:r>
          </w:p>
          <w:p w14:paraId="02F169D2" w14:textId="77777777" w:rsidR="0076192B" w:rsidRPr="00D05854" w:rsidRDefault="00897934" w:rsidP="002536A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.2 (2.9)</w:t>
            </w:r>
          </w:p>
        </w:tc>
        <w:tc>
          <w:tcPr>
            <w:tcW w:w="1447" w:type="dxa"/>
            <w:tcBorders>
              <w:top w:val="nil"/>
            </w:tcBorders>
          </w:tcPr>
          <w:p w14:paraId="02754EF8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696343FB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2033D464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7.8 to 1.8</w:t>
            </w:r>
          </w:p>
          <w:p w14:paraId="7F67B4D9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1.1 to -9.6</w:t>
            </w:r>
          </w:p>
          <w:p w14:paraId="4891F5B2" w14:textId="77777777" w:rsidR="0076192B" w:rsidRPr="00D05854" w:rsidRDefault="00897934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3.5 to -1.6</w:t>
            </w:r>
          </w:p>
          <w:p w14:paraId="228B9A16" w14:textId="77777777" w:rsidR="0076192B" w:rsidRPr="00D05854" w:rsidRDefault="00897934" w:rsidP="002536A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4.0 to -0.1</w:t>
            </w:r>
          </w:p>
        </w:tc>
        <w:tc>
          <w:tcPr>
            <w:tcW w:w="236" w:type="dxa"/>
            <w:tcBorders>
              <w:top w:val="nil"/>
            </w:tcBorders>
          </w:tcPr>
          <w:p w14:paraId="60A31176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49" w:type="dxa"/>
            <w:tcBorders>
              <w:top w:val="nil"/>
            </w:tcBorders>
          </w:tcPr>
          <w:p w14:paraId="6AE1C30B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72045B67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2C337987" w14:textId="77777777" w:rsidR="0076192B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3.0 (7.9)</w:t>
            </w:r>
          </w:p>
          <w:p w14:paraId="4DC9F44D" w14:textId="77777777" w:rsidR="0076192B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8.4 (8.4)</w:t>
            </w:r>
          </w:p>
          <w:p w14:paraId="57AE1A05" w14:textId="77777777" w:rsidR="0076192B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8.0 (9.7)</w:t>
            </w:r>
          </w:p>
          <w:p w14:paraId="4D2908CF" w14:textId="77777777" w:rsidR="0076192B" w:rsidRPr="00D05854" w:rsidRDefault="007A1846" w:rsidP="002536A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.7 (3.2)</w:t>
            </w:r>
          </w:p>
        </w:tc>
        <w:tc>
          <w:tcPr>
            <w:tcW w:w="1534" w:type="dxa"/>
            <w:tcBorders>
              <w:top w:val="nil"/>
            </w:tcBorders>
          </w:tcPr>
          <w:p w14:paraId="3A43C29E" w14:textId="77777777" w:rsidR="0076192B" w:rsidRPr="00D05854" w:rsidRDefault="0076192B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548E03EF" w14:textId="77777777" w:rsidR="007A1846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</w:p>
          <w:p w14:paraId="6739CE2D" w14:textId="77777777" w:rsidR="007A1846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7.8 to 1.1</w:t>
            </w:r>
          </w:p>
          <w:p w14:paraId="2FA772D5" w14:textId="77777777" w:rsidR="007A1846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22.3 to -13.5</w:t>
            </w:r>
          </w:p>
          <w:p w14:paraId="45ED3117" w14:textId="77777777" w:rsidR="007A1846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11.8 to -3.6</w:t>
            </w:r>
          </w:p>
          <w:p w14:paraId="378125C9" w14:textId="77777777" w:rsidR="007A1846" w:rsidRPr="00D05854" w:rsidRDefault="007A1846" w:rsidP="00C57C46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-4.6 to -0.3</w:t>
            </w:r>
          </w:p>
        </w:tc>
      </w:tr>
    </w:tbl>
    <w:p w14:paraId="5E4EBCC3" w14:textId="77777777" w:rsidR="00A50F43" w:rsidRPr="00D05854" w:rsidRDefault="00A50F43" w:rsidP="00A50F43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0DAC6BB8" w14:textId="77777777" w:rsidR="00A50F43" w:rsidRPr="00D05854" w:rsidRDefault="00A50F43" w:rsidP="00A50F43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Note: </w:t>
      </w:r>
      <w:r w:rsidRPr="00D05854">
        <w:rPr>
          <w:rFonts w:ascii="Times New Roman" w:hAnsi="Times New Roman" w:cs="Times New Roman"/>
        </w:rPr>
        <w:t xml:space="preserve">Sample restricted to those with complete data on childhood cognitive ability and change. </w:t>
      </w:r>
      <w:r w:rsidRPr="00D05854">
        <w:rPr>
          <w:rFonts w:ascii="Times New Roman" w:hAnsi="Times New Roman" w:cs="Times New Roman"/>
          <w:sz w:val="20"/>
          <w:szCs w:val="20"/>
        </w:rPr>
        <w:t>For Ns in each category please see table S2</w:t>
      </w:r>
    </w:p>
    <w:p w14:paraId="2AAD3462" w14:textId="77777777" w:rsidR="002536AF" w:rsidRPr="00D05854" w:rsidRDefault="002536AF" w:rsidP="00A50F43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51BF5277" w14:textId="77777777" w:rsidR="002536AF" w:rsidRPr="00D05854" w:rsidRDefault="002536AF" w:rsidP="00A50F43">
      <w:pPr>
        <w:spacing w:line="276" w:lineRule="auto"/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</w:rPr>
        <w:t>Change scores calculated by subtracting value of grip strength (kg)/chair rise speed (stands/minute) achieved at 53 from value achieved at 60-64 whereby negative values reflect a decline with age.</w:t>
      </w:r>
    </w:p>
    <w:p w14:paraId="33CB8848" w14:textId="77777777" w:rsidR="00A50F43" w:rsidRPr="00D05854" w:rsidRDefault="00A50F43" w:rsidP="005E06FC">
      <w:pPr>
        <w:spacing w:line="276" w:lineRule="auto"/>
        <w:ind w:left="720"/>
        <w:rPr>
          <w:rFonts w:ascii="Times New Roman" w:hAnsi="Times New Roman" w:cs="Times New Roman"/>
          <w:b/>
          <w:sz w:val="24"/>
          <w:szCs w:val="24"/>
        </w:rPr>
      </w:pPr>
    </w:p>
    <w:p w14:paraId="2237FEF6" w14:textId="77777777" w:rsidR="002536AF" w:rsidRPr="00D05854" w:rsidRDefault="002536AF" w:rsidP="005E06FC">
      <w:pPr>
        <w:spacing w:line="276" w:lineRule="auto"/>
        <w:ind w:left="720"/>
        <w:rPr>
          <w:rFonts w:ascii="Times New Roman" w:hAnsi="Times New Roman" w:cs="Times New Roman"/>
          <w:b/>
          <w:sz w:val="24"/>
          <w:szCs w:val="24"/>
        </w:rPr>
      </w:pPr>
    </w:p>
    <w:p w14:paraId="593CDDCF" w14:textId="77777777" w:rsidR="002536AF" w:rsidRPr="00D05854" w:rsidRDefault="002536AF" w:rsidP="005E06FC">
      <w:pPr>
        <w:spacing w:line="276" w:lineRule="auto"/>
        <w:ind w:left="720"/>
        <w:rPr>
          <w:rFonts w:ascii="Times New Roman" w:hAnsi="Times New Roman" w:cs="Times New Roman"/>
          <w:b/>
          <w:sz w:val="24"/>
          <w:szCs w:val="24"/>
        </w:rPr>
      </w:pPr>
    </w:p>
    <w:p w14:paraId="0F16421E" w14:textId="77777777" w:rsidR="002536AF" w:rsidRPr="00D05854" w:rsidRDefault="002536AF" w:rsidP="005E06FC">
      <w:pPr>
        <w:spacing w:line="276" w:lineRule="auto"/>
        <w:ind w:left="720"/>
        <w:rPr>
          <w:rFonts w:ascii="Times New Roman" w:hAnsi="Times New Roman" w:cs="Times New Roman"/>
          <w:b/>
          <w:sz w:val="24"/>
          <w:szCs w:val="24"/>
        </w:rPr>
        <w:sectPr w:rsidR="002536AF" w:rsidRPr="00D05854" w:rsidSect="00BC4813">
          <w:pgSz w:w="11906" w:h="16838"/>
          <w:pgMar w:top="1418" w:right="851" w:bottom="1418" w:left="851" w:header="709" w:footer="709" w:gutter="0"/>
          <w:cols w:space="708"/>
          <w:docGrid w:linePitch="360"/>
        </w:sectPr>
      </w:pPr>
    </w:p>
    <w:p w14:paraId="63F32C4C" w14:textId="77777777" w:rsidR="00A2476D" w:rsidRPr="00D05854" w:rsidRDefault="00BC4813" w:rsidP="005E06FC">
      <w:pPr>
        <w:spacing w:line="276" w:lineRule="auto"/>
        <w:ind w:left="720"/>
        <w:rPr>
          <w:rFonts w:ascii="Times New Roman" w:hAnsi="Times New Roman" w:cs="Times New Roman"/>
        </w:rPr>
      </w:pPr>
      <w:r w:rsidRPr="00D0585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A50F43" w:rsidRPr="00D05854">
        <w:rPr>
          <w:rFonts w:ascii="Times New Roman" w:hAnsi="Times New Roman" w:cs="Times New Roman"/>
          <w:b/>
          <w:sz w:val="24"/>
          <w:szCs w:val="24"/>
        </w:rPr>
        <w:t>5</w:t>
      </w:r>
      <w:r w:rsidRPr="00D05854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D05854">
        <w:rPr>
          <w:rFonts w:ascii="Times New Roman" w:hAnsi="Times New Roman" w:cs="Times New Roman"/>
          <w:sz w:val="24"/>
          <w:szCs w:val="24"/>
        </w:rPr>
        <w:t xml:space="preserve">Proportion of study participants in each category of change in grip strength </w:t>
      </w:r>
      <w:r w:rsidR="005E06FC" w:rsidRPr="00D05854">
        <w:rPr>
          <w:rFonts w:ascii="Times New Roman" w:hAnsi="Times New Roman" w:cs="Times New Roman"/>
          <w:sz w:val="24"/>
          <w:szCs w:val="24"/>
        </w:rPr>
        <w:t xml:space="preserve">and </w:t>
      </w:r>
      <w:r w:rsidRPr="00D05854">
        <w:rPr>
          <w:rFonts w:ascii="Times New Roman" w:hAnsi="Times New Roman" w:cs="Times New Roman"/>
          <w:sz w:val="24"/>
          <w:szCs w:val="24"/>
        </w:rPr>
        <w:t xml:space="preserve">chair rise speed who: 1) reported </w:t>
      </w:r>
      <w:r w:rsidR="005E06FC" w:rsidRPr="00D05854">
        <w:rPr>
          <w:rFonts w:ascii="Times New Roman" w:hAnsi="Times New Roman" w:cs="Times New Roman"/>
          <w:sz w:val="24"/>
          <w:szCs w:val="24"/>
        </w:rPr>
        <w:t xml:space="preserve">a </w:t>
      </w:r>
      <w:r w:rsidRPr="00D05854">
        <w:rPr>
          <w:rFonts w:ascii="Times New Roman" w:hAnsi="Times New Roman" w:cs="Times New Roman"/>
          <w:sz w:val="24"/>
          <w:szCs w:val="24"/>
        </w:rPr>
        <w:t xml:space="preserve">long-term </w:t>
      </w:r>
      <w:r w:rsidR="005E06FC" w:rsidRPr="00D05854">
        <w:rPr>
          <w:rFonts w:ascii="Times New Roman" w:hAnsi="Times New Roman" w:cs="Times New Roman"/>
          <w:sz w:val="24"/>
          <w:szCs w:val="24"/>
        </w:rPr>
        <w:t xml:space="preserve">limiting </w:t>
      </w:r>
      <w:r w:rsidRPr="00D05854">
        <w:rPr>
          <w:rFonts w:ascii="Times New Roman" w:hAnsi="Times New Roman" w:cs="Times New Roman"/>
          <w:sz w:val="24"/>
          <w:szCs w:val="24"/>
        </w:rPr>
        <w:t>illness, health p</w:t>
      </w:r>
      <w:r w:rsidR="005E06FC" w:rsidRPr="00D05854">
        <w:rPr>
          <w:rFonts w:ascii="Times New Roman" w:hAnsi="Times New Roman" w:cs="Times New Roman"/>
          <w:sz w:val="24"/>
          <w:szCs w:val="24"/>
        </w:rPr>
        <w:t>roblem or disability</w:t>
      </w:r>
      <w:r w:rsidRPr="00D05854">
        <w:rPr>
          <w:rFonts w:ascii="Times New Roman" w:hAnsi="Times New Roman" w:cs="Times New Roman"/>
          <w:sz w:val="24"/>
          <w:szCs w:val="24"/>
        </w:rPr>
        <w:t xml:space="preserve"> at age 60-64; 2) reported difficulty walking at age 60-64; 3) died between assessment at age 60-64 and age 70</w:t>
      </w:r>
    </w:p>
    <w:p w14:paraId="02F750AE" w14:textId="77777777" w:rsidR="005E06FC" w:rsidRPr="00D05854" w:rsidRDefault="005E06FC" w:rsidP="005E06FC">
      <w:pPr>
        <w:spacing w:line="276" w:lineRule="auto"/>
        <w:ind w:left="720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Ind w:w="124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2353"/>
        <w:gridCol w:w="1899"/>
        <w:gridCol w:w="1701"/>
      </w:tblGrid>
      <w:tr w:rsidR="00D05854" w:rsidRPr="00D05854" w14:paraId="53DC99E6" w14:textId="77777777" w:rsidTr="000C1875">
        <w:tc>
          <w:tcPr>
            <w:tcW w:w="2127" w:type="dxa"/>
            <w:tcBorders>
              <w:bottom w:val="nil"/>
            </w:tcBorders>
          </w:tcPr>
          <w:p w14:paraId="64DEDA5B" w14:textId="77777777" w:rsidR="005E06FC" w:rsidRPr="00D05854" w:rsidRDefault="005E06FC" w:rsidP="005E06F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53" w:type="dxa"/>
          </w:tcPr>
          <w:p w14:paraId="546BC946" w14:textId="77777777" w:rsidR="005E06FC" w:rsidRPr="00D05854" w:rsidRDefault="005E06FC" w:rsidP="005E06F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% reporting long-term limiting illness, health problem or disability at age 60-64</w:t>
            </w:r>
          </w:p>
        </w:tc>
        <w:tc>
          <w:tcPr>
            <w:tcW w:w="1899" w:type="dxa"/>
          </w:tcPr>
          <w:p w14:paraId="461568B5" w14:textId="77777777" w:rsidR="005E06FC" w:rsidRPr="00D05854" w:rsidRDefault="005E06FC" w:rsidP="005E06F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% with self-reported difficulty walking at age 60-64</w:t>
            </w:r>
          </w:p>
        </w:tc>
        <w:tc>
          <w:tcPr>
            <w:tcW w:w="1701" w:type="dxa"/>
          </w:tcPr>
          <w:p w14:paraId="3E5EBF45" w14:textId="77777777" w:rsidR="005E06FC" w:rsidRPr="00D05854" w:rsidRDefault="005E06FC" w:rsidP="005E06F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>% who had died by age 70</w:t>
            </w:r>
          </w:p>
        </w:tc>
      </w:tr>
      <w:tr w:rsidR="00D05854" w:rsidRPr="00D05854" w14:paraId="28404FAC" w14:textId="77777777" w:rsidTr="000C1875">
        <w:tc>
          <w:tcPr>
            <w:tcW w:w="2127" w:type="dxa"/>
            <w:tcBorders>
              <w:top w:val="nil"/>
              <w:bottom w:val="nil"/>
            </w:tcBorders>
          </w:tcPr>
          <w:p w14:paraId="5108F29B" w14:textId="77777777" w:rsidR="005E06FC" w:rsidRPr="00D05854" w:rsidRDefault="005E06FC" w:rsidP="005E06FC">
            <w:pPr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Grip strength                 </w:t>
            </w:r>
          </w:p>
          <w:p w14:paraId="5F500D48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1D1A6F5B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1A2EB4A0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0CD42B4E" w14:textId="77777777" w:rsidR="005E06FC" w:rsidRPr="00D05854" w:rsidRDefault="005E06FC" w:rsidP="005E06F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  <w:p w14:paraId="428E0642" w14:textId="77777777" w:rsidR="005E06FC" w:rsidRPr="00D05854" w:rsidRDefault="005E06FC" w:rsidP="005E06FC">
            <w:pPr>
              <w:spacing w:line="276" w:lineRule="auto"/>
              <w:jc w:val="right"/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</w:pPr>
            <w:r w:rsidRPr="00D05854">
              <w:rPr>
                <w:rFonts w:ascii="Times New Roman" w:hAnsi="Times New Roman" w:cs="Times New Roman"/>
                <w:i/>
              </w:rPr>
              <w:t>p-</w:t>
            </w:r>
            <w:proofErr w:type="spellStart"/>
            <w:r w:rsidRPr="00D05854">
              <w:rPr>
                <w:rFonts w:ascii="Times New Roman" w:hAnsi="Times New Roman" w:cs="Times New Roman"/>
                <w:i/>
              </w:rPr>
              <w:t>value</w:t>
            </w:r>
            <w:r w:rsidRPr="00D05854">
              <w:rPr>
                <w:rFonts w:ascii="Times New Roman" w:hAnsi="Times New Roman" w:cs="Times New Roman"/>
                <w:i/>
                <w:vertAlign w:val="superscript"/>
              </w:rPr>
              <w:t>a</w:t>
            </w:r>
            <w:proofErr w:type="spellEnd"/>
          </w:p>
        </w:tc>
        <w:tc>
          <w:tcPr>
            <w:tcW w:w="2353" w:type="dxa"/>
            <w:tcBorders>
              <w:bottom w:val="nil"/>
            </w:tcBorders>
          </w:tcPr>
          <w:p w14:paraId="5D92F149" w14:textId="77777777" w:rsidR="000C1875" w:rsidRPr="00D05854" w:rsidRDefault="000C1875" w:rsidP="000C1875">
            <w:pPr>
              <w:jc w:val="right"/>
              <w:rPr>
                <w:rFonts w:ascii="Times New Roman" w:hAnsi="Times New Roman" w:cs="Times New Roman"/>
              </w:rPr>
            </w:pPr>
          </w:p>
          <w:p w14:paraId="693F5928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1</w:t>
            </w:r>
          </w:p>
          <w:p w14:paraId="3E4C32FE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4</w:t>
            </w:r>
          </w:p>
          <w:p w14:paraId="0C4CFD7D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0</w:t>
            </w:r>
          </w:p>
          <w:p w14:paraId="00A55545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2</w:t>
            </w:r>
          </w:p>
          <w:p w14:paraId="61C4D5A9" w14:textId="77777777" w:rsidR="000C1875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1899" w:type="dxa"/>
            <w:tcBorders>
              <w:bottom w:val="nil"/>
            </w:tcBorders>
          </w:tcPr>
          <w:p w14:paraId="5745AAEE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</w:p>
          <w:p w14:paraId="26BB5F67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8</w:t>
            </w:r>
          </w:p>
          <w:p w14:paraId="7D47BE51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8</w:t>
            </w:r>
          </w:p>
          <w:p w14:paraId="445D29B4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</w:t>
            </w:r>
          </w:p>
          <w:p w14:paraId="4515B708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1</w:t>
            </w:r>
          </w:p>
          <w:p w14:paraId="6D1B832C" w14:textId="77777777" w:rsidR="005E06FC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1701" w:type="dxa"/>
            <w:tcBorders>
              <w:bottom w:val="nil"/>
            </w:tcBorders>
          </w:tcPr>
          <w:p w14:paraId="538423F2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</w:p>
          <w:p w14:paraId="0F63E996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</w:t>
            </w:r>
          </w:p>
          <w:p w14:paraId="0704DDD6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</w:t>
            </w:r>
          </w:p>
          <w:p w14:paraId="60BF1303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</w:t>
            </w:r>
          </w:p>
          <w:p w14:paraId="1D4943BE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7</w:t>
            </w:r>
          </w:p>
          <w:p w14:paraId="1EB887D9" w14:textId="77777777" w:rsidR="005E06FC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0.004</w:t>
            </w:r>
          </w:p>
        </w:tc>
      </w:tr>
      <w:tr w:rsidR="00D05854" w:rsidRPr="00D05854" w14:paraId="4AE368B4" w14:textId="77777777" w:rsidTr="000C1875">
        <w:tc>
          <w:tcPr>
            <w:tcW w:w="2127" w:type="dxa"/>
            <w:tcBorders>
              <w:top w:val="nil"/>
              <w:bottom w:val="nil"/>
            </w:tcBorders>
          </w:tcPr>
          <w:p w14:paraId="463D4A08" w14:textId="77777777" w:rsidR="000C1875" w:rsidRPr="00D05854" w:rsidRDefault="000C1875" w:rsidP="005E06FC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353" w:type="dxa"/>
            <w:tcBorders>
              <w:top w:val="nil"/>
              <w:bottom w:val="nil"/>
            </w:tcBorders>
          </w:tcPr>
          <w:p w14:paraId="384DF8DD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9" w:type="dxa"/>
            <w:tcBorders>
              <w:top w:val="nil"/>
              <w:bottom w:val="nil"/>
            </w:tcBorders>
          </w:tcPr>
          <w:p w14:paraId="2250F59A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16EADB15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0C1875" w:rsidRPr="00D05854" w14:paraId="42E589E2" w14:textId="77777777" w:rsidTr="000C1875">
        <w:tc>
          <w:tcPr>
            <w:tcW w:w="2127" w:type="dxa"/>
            <w:tcBorders>
              <w:top w:val="nil"/>
            </w:tcBorders>
          </w:tcPr>
          <w:p w14:paraId="1134A473" w14:textId="77777777" w:rsidR="005E06FC" w:rsidRPr="00D05854" w:rsidRDefault="005E06FC" w:rsidP="005E06FC">
            <w:pPr>
              <w:rPr>
                <w:rFonts w:ascii="Times New Roman" w:hAnsi="Times New Roman" w:cs="Times New Roman"/>
                <w:b/>
              </w:rPr>
            </w:pPr>
            <w:r w:rsidRPr="00D05854">
              <w:rPr>
                <w:rFonts w:ascii="Times New Roman" w:hAnsi="Times New Roman" w:cs="Times New Roman"/>
                <w:b/>
              </w:rPr>
              <w:t xml:space="preserve">Chair rise speed </w:t>
            </w:r>
          </w:p>
          <w:p w14:paraId="2B958833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Reference</w:t>
            </w:r>
          </w:p>
          <w:p w14:paraId="2296DDC0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 xml:space="preserve">Decline </w:t>
            </w:r>
          </w:p>
          <w:p w14:paraId="10C5E4B2" w14:textId="77777777" w:rsidR="005E06FC" w:rsidRPr="00D05854" w:rsidRDefault="005E06FC" w:rsidP="005E06FC">
            <w:pPr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high</w:t>
            </w:r>
          </w:p>
          <w:p w14:paraId="12E34141" w14:textId="77777777" w:rsidR="005E06FC" w:rsidRPr="00D05854" w:rsidRDefault="005E06FC" w:rsidP="005E06F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Stable low</w:t>
            </w:r>
          </w:p>
          <w:p w14:paraId="334B241E" w14:textId="77777777" w:rsidR="005E06FC" w:rsidRPr="00D05854" w:rsidRDefault="005E06FC" w:rsidP="005E06FC">
            <w:pPr>
              <w:spacing w:line="276" w:lineRule="auto"/>
              <w:jc w:val="right"/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</w:pPr>
            <w:r w:rsidRPr="00D05854">
              <w:rPr>
                <w:rFonts w:ascii="Times New Roman" w:hAnsi="Times New Roman" w:cs="Times New Roman"/>
                <w:i/>
              </w:rPr>
              <w:t>p-</w:t>
            </w:r>
            <w:proofErr w:type="spellStart"/>
            <w:r w:rsidRPr="00D05854">
              <w:rPr>
                <w:rFonts w:ascii="Times New Roman" w:hAnsi="Times New Roman" w:cs="Times New Roman"/>
                <w:i/>
              </w:rPr>
              <w:t>value</w:t>
            </w:r>
            <w:r w:rsidRPr="00D05854">
              <w:rPr>
                <w:rFonts w:ascii="Times New Roman" w:hAnsi="Times New Roman" w:cs="Times New Roman"/>
                <w:i/>
                <w:vertAlign w:val="superscript"/>
              </w:rPr>
              <w:t>a</w:t>
            </w:r>
            <w:proofErr w:type="spellEnd"/>
          </w:p>
        </w:tc>
        <w:tc>
          <w:tcPr>
            <w:tcW w:w="2353" w:type="dxa"/>
            <w:tcBorders>
              <w:top w:val="nil"/>
            </w:tcBorders>
          </w:tcPr>
          <w:p w14:paraId="64B57401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</w:p>
          <w:p w14:paraId="203033CA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8</w:t>
            </w:r>
          </w:p>
          <w:p w14:paraId="743F95A9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9</w:t>
            </w:r>
          </w:p>
          <w:p w14:paraId="465D66F6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16</w:t>
            </w:r>
          </w:p>
          <w:p w14:paraId="0843BADF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66</w:t>
            </w:r>
          </w:p>
          <w:p w14:paraId="2964A5C6" w14:textId="77777777" w:rsidR="000C1875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D05854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1899" w:type="dxa"/>
            <w:tcBorders>
              <w:top w:val="nil"/>
            </w:tcBorders>
          </w:tcPr>
          <w:p w14:paraId="15386F94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</w:p>
          <w:p w14:paraId="311D41A8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</w:t>
            </w:r>
          </w:p>
          <w:p w14:paraId="4A6C890C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25</w:t>
            </w:r>
          </w:p>
          <w:p w14:paraId="40D261FC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0</w:t>
            </w:r>
          </w:p>
          <w:p w14:paraId="6205C51B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8</w:t>
            </w:r>
          </w:p>
          <w:p w14:paraId="12677E5E" w14:textId="77777777" w:rsidR="005E06FC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1701" w:type="dxa"/>
            <w:tcBorders>
              <w:top w:val="nil"/>
            </w:tcBorders>
          </w:tcPr>
          <w:p w14:paraId="2767A2A8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</w:p>
          <w:p w14:paraId="4DD7DDF3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3</w:t>
            </w:r>
          </w:p>
          <w:p w14:paraId="6D6A81BA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</w:t>
            </w:r>
          </w:p>
          <w:p w14:paraId="29FF9D3B" w14:textId="77777777" w:rsidR="000C1875" w:rsidRPr="00D05854" w:rsidRDefault="000C1875" w:rsidP="000C1875">
            <w:pPr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4</w:t>
            </w:r>
          </w:p>
          <w:p w14:paraId="4E3FA032" w14:textId="77777777" w:rsidR="000C1875" w:rsidRPr="00D05854" w:rsidRDefault="000C1875" w:rsidP="000C1875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</w:rPr>
              <w:t>5</w:t>
            </w:r>
          </w:p>
          <w:p w14:paraId="79F18E1B" w14:textId="77777777" w:rsidR="000C1875" w:rsidRPr="00D05854" w:rsidRDefault="000C1875" w:rsidP="000C1875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D05854">
              <w:rPr>
                <w:rFonts w:ascii="Times New Roman" w:hAnsi="Times New Roman" w:cs="Times New Roman"/>
                <w:i/>
              </w:rPr>
              <w:t>0.57</w:t>
            </w:r>
          </w:p>
        </w:tc>
      </w:tr>
    </w:tbl>
    <w:p w14:paraId="7AE7887A" w14:textId="77777777" w:rsidR="005E06FC" w:rsidRPr="00D05854" w:rsidRDefault="005E06FC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1F6BA74F" w14:textId="77777777" w:rsidR="005E06FC" w:rsidRPr="00D05854" w:rsidRDefault="005E06FC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D05854">
        <w:rPr>
          <w:rFonts w:ascii="Times New Roman" w:hAnsi="Times New Roman" w:cs="Times New Roman"/>
          <w:sz w:val="20"/>
          <w:szCs w:val="20"/>
        </w:rPr>
        <w:t xml:space="preserve"> p-values from chi-squared tests </w:t>
      </w:r>
    </w:p>
    <w:p w14:paraId="7FFE4641" w14:textId="77777777" w:rsidR="005E06FC" w:rsidRPr="00D05854" w:rsidRDefault="005E06FC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58DA3388" w14:textId="77777777" w:rsidR="005E06FC" w:rsidRPr="00D05854" w:rsidRDefault="005E06FC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  <w:r w:rsidRPr="00D05854">
        <w:rPr>
          <w:rFonts w:ascii="Times New Roman" w:hAnsi="Times New Roman" w:cs="Times New Roman"/>
          <w:sz w:val="20"/>
          <w:szCs w:val="20"/>
        </w:rPr>
        <w:t xml:space="preserve">Note: </w:t>
      </w:r>
      <w:r w:rsidRPr="00D05854">
        <w:rPr>
          <w:rFonts w:ascii="Times New Roman" w:hAnsi="Times New Roman" w:cs="Times New Roman"/>
        </w:rPr>
        <w:t xml:space="preserve">Sample restricted to those with complete data on childhood cognitive ability and change (N=1811 for grip strength and 1875 for chair rise speed). </w:t>
      </w:r>
      <w:r w:rsidRPr="00D05854">
        <w:rPr>
          <w:rFonts w:ascii="Times New Roman" w:hAnsi="Times New Roman" w:cs="Times New Roman"/>
          <w:sz w:val="20"/>
          <w:szCs w:val="20"/>
        </w:rPr>
        <w:t>For Ns in each category please see table S2</w:t>
      </w:r>
    </w:p>
    <w:p w14:paraId="45F7D56D" w14:textId="77777777" w:rsidR="005779D3" w:rsidRPr="00D05854" w:rsidRDefault="005779D3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4FC39B73" w14:textId="77777777" w:rsidR="005779D3" w:rsidRPr="00D05854" w:rsidRDefault="005779D3" w:rsidP="005E06FC">
      <w:pPr>
        <w:spacing w:line="276" w:lineRule="auto"/>
        <w:ind w:left="720"/>
        <w:rPr>
          <w:rFonts w:ascii="Times New Roman" w:hAnsi="Times New Roman" w:cs="Times New Roman"/>
          <w:sz w:val="20"/>
          <w:szCs w:val="20"/>
        </w:rPr>
      </w:pPr>
    </w:p>
    <w:p w14:paraId="1E2F775A" w14:textId="77777777" w:rsidR="00A2476D" w:rsidRPr="00D05854" w:rsidRDefault="00A2476D" w:rsidP="00A2476D">
      <w:pPr>
        <w:jc w:val="center"/>
      </w:pPr>
    </w:p>
    <w:p w14:paraId="1E0272BE" w14:textId="77777777" w:rsidR="00A2476D" w:rsidRPr="00D05854" w:rsidRDefault="00A2476D" w:rsidP="006666B0">
      <w:pPr>
        <w:spacing w:line="360" w:lineRule="auto"/>
        <w:rPr>
          <w:rFonts w:ascii="Times New Roman" w:hAnsi="Times New Roman" w:cs="Times New Roman"/>
          <w:b/>
          <w:noProof/>
          <w:sz w:val="24"/>
          <w:szCs w:val="24"/>
        </w:rPr>
      </w:pPr>
      <w:r w:rsidRPr="00D05854">
        <w:fldChar w:fldCharType="begin"/>
      </w:r>
      <w:r w:rsidRPr="00D05854">
        <w:instrText xml:space="preserve"> ADDIN REFMGR.REFLIST </w:instrText>
      </w:r>
      <w:r w:rsidRPr="00D05854">
        <w:fldChar w:fldCharType="separate"/>
      </w:r>
      <w:r w:rsidRPr="00D05854">
        <w:rPr>
          <w:rFonts w:ascii="Times New Roman" w:hAnsi="Times New Roman" w:cs="Times New Roman"/>
          <w:b/>
          <w:noProof/>
          <w:sz w:val="24"/>
          <w:szCs w:val="24"/>
        </w:rPr>
        <w:t>References</w:t>
      </w:r>
    </w:p>
    <w:p w14:paraId="5EF89B98" w14:textId="77777777" w:rsidR="00A2476D" w:rsidRPr="00D05854" w:rsidRDefault="00A2476D" w:rsidP="006666B0">
      <w:pPr>
        <w:tabs>
          <w:tab w:val="right" w:pos="360"/>
          <w:tab w:val="left" w:pos="540"/>
        </w:tabs>
        <w:spacing w:line="360" w:lineRule="auto"/>
        <w:ind w:left="540" w:hanging="540"/>
        <w:rPr>
          <w:rFonts w:ascii="Times New Roman" w:hAnsi="Times New Roman" w:cs="Times New Roman"/>
          <w:noProof/>
          <w:sz w:val="24"/>
          <w:szCs w:val="24"/>
        </w:rPr>
      </w:pPr>
      <w:r w:rsidRPr="00D05854">
        <w:rPr>
          <w:rFonts w:ascii="Times New Roman" w:hAnsi="Times New Roman" w:cs="Times New Roman"/>
          <w:noProof/>
          <w:sz w:val="24"/>
          <w:szCs w:val="24"/>
        </w:rPr>
        <w:tab/>
        <w:t xml:space="preserve">(1) </w:t>
      </w:r>
      <w:r w:rsidRPr="00D05854">
        <w:rPr>
          <w:rFonts w:ascii="Times New Roman" w:hAnsi="Times New Roman" w:cs="Times New Roman"/>
          <w:noProof/>
          <w:sz w:val="24"/>
          <w:szCs w:val="24"/>
        </w:rPr>
        <w:tab/>
        <w:t>Cooper R, Muniz-Terrera G, Kuh D. Associations of behavioural risk factors and health status with changes in physical capability over 10 years of follow-up: the MRC National Survey of Health and Development. BMJ Open 2016;6:e009962.</w:t>
      </w:r>
    </w:p>
    <w:p w14:paraId="0275F562" w14:textId="77777777" w:rsidR="00A2476D" w:rsidRPr="00D05854" w:rsidRDefault="00A2476D" w:rsidP="00A2476D">
      <w:pPr>
        <w:tabs>
          <w:tab w:val="right" w:pos="360"/>
          <w:tab w:val="left" w:pos="540"/>
        </w:tabs>
        <w:ind w:left="540" w:hanging="540"/>
        <w:rPr>
          <w:noProof/>
        </w:rPr>
      </w:pPr>
    </w:p>
    <w:p w14:paraId="025357F1" w14:textId="77777777" w:rsidR="00453B6B" w:rsidRPr="00D05854" w:rsidRDefault="00A2476D" w:rsidP="002D20A5">
      <w:pPr>
        <w:ind w:left="720"/>
      </w:pPr>
      <w:r w:rsidRPr="00D05854">
        <w:fldChar w:fldCharType="end"/>
      </w:r>
    </w:p>
    <w:sectPr w:rsidR="00453B6B" w:rsidRPr="00D05854" w:rsidSect="00BC4813">
      <w:pgSz w:w="11906" w:h="16838"/>
      <w:pgMar w:top="1418" w:right="851" w:bottom="1418" w:left="85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FC8D6C" w14:textId="77777777" w:rsidR="00147F51" w:rsidRDefault="00147F51" w:rsidP="005779D3">
      <w:r>
        <w:separator/>
      </w:r>
    </w:p>
  </w:endnote>
  <w:endnote w:type="continuationSeparator" w:id="0">
    <w:p w14:paraId="1747C7C1" w14:textId="77777777" w:rsidR="00147F51" w:rsidRDefault="00147F51" w:rsidP="005779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585859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28665CF" w14:textId="77777777" w:rsidR="005779D3" w:rsidRDefault="005779D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585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8FCA0AC" w14:textId="77777777" w:rsidR="005779D3" w:rsidRDefault="005779D3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8B7A1E" w14:textId="77777777" w:rsidR="00147F51" w:rsidRDefault="00147F51" w:rsidP="005779D3">
      <w:r>
        <w:separator/>
      </w:r>
    </w:p>
  </w:footnote>
  <w:footnote w:type="continuationSeparator" w:id="0">
    <w:p w14:paraId="1C21AB23" w14:textId="77777777" w:rsidR="00147F51" w:rsidRDefault="00147F51" w:rsidP="005779D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Libraries" w:val="&lt;ENLibraries&gt;&lt;Libraries&gt;&lt;item&gt;women&amp;apos;s health_v12&lt;/item&gt;&lt;/Libraries&gt;&lt;/ENLibraries&gt;"/>
  </w:docVars>
  <w:rsids>
    <w:rsidRoot w:val="002979AC"/>
    <w:rsid w:val="00064B20"/>
    <w:rsid w:val="000756E1"/>
    <w:rsid w:val="000C1875"/>
    <w:rsid w:val="001314CA"/>
    <w:rsid w:val="00147F51"/>
    <w:rsid w:val="001A044B"/>
    <w:rsid w:val="001F7D81"/>
    <w:rsid w:val="00214C13"/>
    <w:rsid w:val="002536AF"/>
    <w:rsid w:val="00266A16"/>
    <w:rsid w:val="00287501"/>
    <w:rsid w:val="002979AC"/>
    <w:rsid w:val="002D20A5"/>
    <w:rsid w:val="003764EB"/>
    <w:rsid w:val="00405443"/>
    <w:rsid w:val="004206FA"/>
    <w:rsid w:val="00422331"/>
    <w:rsid w:val="00435AD5"/>
    <w:rsid w:val="00453B6B"/>
    <w:rsid w:val="0048627E"/>
    <w:rsid w:val="00560CB4"/>
    <w:rsid w:val="00571A03"/>
    <w:rsid w:val="005723C7"/>
    <w:rsid w:val="005779D3"/>
    <w:rsid w:val="00583883"/>
    <w:rsid w:val="005E002A"/>
    <w:rsid w:val="005E06FC"/>
    <w:rsid w:val="0060038E"/>
    <w:rsid w:val="006258D1"/>
    <w:rsid w:val="00627576"/>
    <w:rsid w:val="00633796"/>
    <w:rsid w:val="006558CC"/>
    <w:rsid w:val="006666B0"/>
    <w:rsid w:val="006D204C"/>
    <w:rsid w:val="006D31B6"/>
    <w:rsid w:val="006E556D"/>
    <w:rsid w:val="0076192B"/>
    <w:rsid w:val="007A1846"/>
    <w:rsid w:val="00870307"/>
    <w:rsid w:val="00897934"/>
    <w:rsid w:val="0094494D"/>
    <w:rsid w:val="00974E9C"/>
    <w:rsid w:val="00A114E1"/>
    <w:rsid w:val="00A2476D"/>
    <w:rsid w:val="00A50F43"/>
    <w:rsid w:val="00AD0496"/>
    <w:rsid w:val="00AD15C6"/>
    <w:rsid w:val="00AE615E"/>
    <w:rsid w:val="00B26B8E"/>
    <w:rsid w:val="00BC4813"/>
    <w:rsid w:val="00C01C3E"/>
    <w:rsid w:val="00C27F1B"/>
    <w:rsid w:val="00C67275"/>
    <w:rsid w:val="00CB40DB"/>
    <w:rsid w:val="00CC5AFD"/>
    <w:rsid w:val="00CE46A0"/>
    <w:rsid w:val="00CF48D8"/>
    <w:rsid w:val="00D05854"/>
    <w:rsid w:val="00D77B75"/>
    <w:rsid w:val="00DA586E"/>
    <w:rsid w:val="00E14D58"/>
    <w:rsid w:val="00EF2CC2"/>
    <w:rsid w:val="00FF24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7311F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979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979A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727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727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779D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79D3"/>
  </w:style>
  <w:style w:type="paragraph" w:styleId="Footer">
    <w:name w:val="footer"/>
    <w:basedOn w:val="Normal"/>
    <w:link w:val="FooterChar"/>
    <w:uiPriority w:val="99"/>
    <w:unhideWhenUsed/>
    <w:rsid w:val="005779D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79D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oter" Target="footer1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6</Pages>
  <Words>1425</Words>
  <Characters>8124</Characters>
  <Application>Microsoft Macintosh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</Company>
  <LinksUpToDate>false</LinksUpToDate>
  <CharactersWithSpaces>95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chel Cooper</dc:creator>
  <cp:lastModifiedBy>Victoria White</cp:lastModifiedBy>
  <cp:revision>10</cp:revision>
  <cp:lastPrinted>2016-07-14T16:14:00Z</cp:lastPrinted>
  <dcterms:created xsi:type="dcterms:W3CDTF">2017-02-07T16:29:00Z</dcterms:created>
  <dcterms:modified xsi:type="dcterms:W3CDTF">2017-04-20T18:43:00Z</dcterms:modified>
</cp:coreProperties>
</file>